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EE08E5" w14:textId="0C6DC490" w:rsidR="001976E1" w:rsidRDefault="00495498" w:rsidP="00495498">
      <w:r>
        <w:rPr>
          <w:noProof/>
          <w:lang w:eastAsia="en-GB"/>
        </w:rPr>
        <w:drawing>
          <wp:inline distT="0" distB="0" distL="0" distR="0" wp14:anchorId="6A1A9111" wp14:editId="55D7596C">
            <wp:extent cx="3962400" cy="14295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 QUB Logo.jpg"/>
                    <pic:cNvPicPr/>
                  </pic:nvPicPr>
                  <pic:blipFill>
                    <a:blip r:embed="rId6">
                      <a:extLst>
                        <a:ext uri="{28A0092B-C50C-407E-A947-70E740481C1C}">
                          <a14:useLocalDpi xmlns:a14="http://schemas.microsoft.com/office/drawing/2010/main" val="0"/>
                        </a:ext>
                      </a:extLst>
                    </a:blip>
                    <a:stretch>
                      <a:fillRect/>
                    </a:stretch>
                  </pic:blipFill>
                  <pic:spPr>
                    <a:xfrm>
                      <a:off x="0" y="0"/>
                      <a:ext cx="3962400" cy="1429512"/>
                    </a:xfrm>
                    <a:prstGeom prst="rect">
                      <a:avLst/>
                    </a:prstGeom>
                  </pic:spPr>
                </pic:pic>
              </a:graphicData>
            </a:graphic>
          </wp:inline>
        </w:drawing>
      </w:r>
      <w:r w:rsidR="00695F66">
        <w:t xml:space="preserve"> </w:t>
      </w:r>
    </w:p>
    <w:tbl>
      <w:tblPr>
        <w:tblStyle w:val="TableGrid"/>
        <w:tblW w:w="9242" w:type="dxa"/>
        <w:tblLook w:val="04A0" w:firstRow="1" w:lastRow="0" w:firstColumn="1" w:lastColumn="0" w:noHBand="0" w:noVBand="1"/>
      </w:tblPr>
      <w:tblGrid>
        <w:gridCol w:w="1522"/>
        <w:gridCol w:w="7789"/>
      </w:tblGrid>
      <w:tr w:rsidR="007F3CD9" w:rsidRPr="001D5159" w14:paraId="139BB1E1" w14:textId="77777777" w:rsidTr="00873281">
        <w:trPr>
          <w:trHeight w:val="470"/>
        </w:trPr>
        <w:tc>
          <w:tcPr>
            <w:tcW w:w="1512" w:type="dxa"/>
            <w:shd w:val="clear" w:color="auto" w:fill="DEEAF6" w:themeFill="accent1" w:themeFillTint="33"/>
          </w:tcPr>
          <w:p w14:paraId="50D7F92E" w14:textId="77777777" w:rsidR="007F3CD9" w:rsidRPr="001D5159" w:rsidRDefault="00695F66">
            <w:pPr>
              <w:rPr>
                <w:rFonts w:ascii="Calibri" w:hAnsi="Calibri"/>
                <w:b/>
              </w:rPr>
            </w:pPr>
            <w:r w:rsidRPr="001D5159">
              <w:rPr>
                <w:rFonts w:ascii="Calibri" w:hAnsi="Calibri"/>
                <w:b/>
              </w:rPr>
              <w:t>*</w:t>
            </w:r>
            <w:r w:rsidR="007F3CD9" w:rsidRPr="001D5159">
              <w:rPr>
                <w:rFonts w:ascii="Calibri" w:hAnsi="Calibri"/>
                <w:b/>
              </w:rPr>
              <w:t>Title of studentship</w:t>
            </w:r>
          </w:p>
        </w:tc>
        <w:tc>
          <w:tcPr>
            <w:tcW w:w="7730" w:type="dxa"/>
          </w:tcPr>
          <w:p w14:paraId="087F3833" w14:textId="61067B4A" w:rsidR="007F3CD9" w:rsidRPr="001D5159" w:rsidRDefault="0064678F" w:rsidP="0066316A">
            <w:pPr>
              <w:rPr>
                <w:rFonts w:ascii="Calibri" w:hAnsi="Calibri"/>
              </w:rPr>
            </w:pPr>
            <w:r>
              <w:rPr>
                <w:rFonts w:ascii="Calibri" w:hAnsi="Calibri"/>
              </w:rPr>
              <w:t>Enable the global access to safe and efficacious antileishmanial nanomedicine through cost-effective manufacturing methods</w:t>
            </w:r>
          </w:p>
        </w:tc>
      </w:tr>
      <w:tr w:rsidR="007F3CD9" w:rsidRPr="001D5159" w14:paraId="5693CC34" w14:textId="77777777" w:rsidTr="00873281">
        <w:trPr>
          <w:trHeight w:val="444"/>
        </w:trPr>
        <w:tc>
          <w:tcPr>
            <w:tcW w:w="1512" w:type="dxa"/>
            <w:shd w:val="clear" w:color="auto" w:fill="DEEAF6" w:themeFill="accent1" w:themeFillTint="33"/>
          </w:tcPr>
          <w:p w14:paraId="5703C4CD" w14:textId="77777777" w:rsidR="007F3CD9" w:rsidRPr="001D5159" w:rsidRDefault="007F3CD9">
            <w:pPr>
              <w:rPr>
                <w:rFonts w:ascii="Calibri" w:hAnsi="Calibri"/>
                <w:b/>
              </w:rPr>
            </w:pPr>
            <w:r w:rsidRPr="001D5159">
              <w:rPr>
                <w:rFonts w:ascii="Calibri" w:hAnsi="Calibri"/>
                <w:b/>
              </w:rPr>
              <w:t>Value</w:t>
            </w:r>
            <w:r w:rsidR="000F380D" w:rsidRPr="001D5159">
              <w:rPr>
                <w:rFonts w:ascii="Calibri" w:hAnsi="Calibri"/>
                <w:b/>
              </w:rPr>
              <w:t xml:space="preserve"> / what is covered? </w:t>
            </w:r>
          </w:p>
        </w:tc>
        <w:tc>
          <w:tcPr>
            <w:tcW w:w="7730" w:type="dxa"/>
          </w:tcPr>
          <w:p w14:paraId="7863BA3A" w14:textId="77777777" w:rsidR="00DD12B0" w:rsidRDefault="00DD12B0" w:rsidP="00DD12B0">
            <w:pPr>
              <w:pStyle w:val="paragraph"/>
              <w:spacing w:before="0" w:beforeAutospacing="0" w:after="0" w:afterAutospacing="0"/>
              <w:textAlignment w:val="baseline"/>
              <w:rPr>
                <w:rFonts w:ascii="Segoe UI" w:hAnsi="Segoe UI" w:cs="Segoe UI"/>
                <w:sz w:val="18"/>
                <w:szCs w:val="18"/>
              </w:rPr>
            </w:pPr>
            <w:r>
              <w:rPr>
                <w:rStyle w:val="normaltextrun"/>
                <w:rFonts w:ascii="Calibri" w:eastAsiaTheme="majorEastAsia" w:hAnsi="Calibri" w:cs="Calibri"/>
                <w:sz w:val="22"/>
                <w:szCs w:val="22"/>
              </w:rPr>
              <w:t>Fully funded</w:t>
            </w:r>
            <w:r>
              <w:rPr>
                <w:rStyle w:val="eop"/>
                <w:rFonts w:ascii="Calibri" w:hAnsi="Calibri" w:cs="Calibri"/>
                <w:sz w:val="22"/>
                <w:szCs w:val="22"/>
              </w:rPr>
              <w:t> </w:t>
            </w:r>
          </w:p>
          <w:p w14:paraId="24EC3D0E" w14:textId="77777777" w:rsidR="00DD12B0" w:rsidRDefault="00DD12B0" w:rsidP="00DD12B0">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2"/>
                <w:szCs w:val="22"/>
              </w:rPr>
              <w:t> </w:t>
            </w:r>
          </w:p>
          <w:p w14:paraId="15EF10D7" w14:textId="77777777" w:rsidR="00DD12B0" w:rsidRDefault="00DD12B0" w:rsidP="00DD12B0">
            <w:pPr>
              <w:pStyle w:val="paragraph"/>
              <w:spacing w:before="0" w:beforeAutospacing="0" w:after="0" w:afterAutospacing="0"/>
              <w:textAlignment w:val="baseline"/>
              <w:rPr>
                <w:rFonts w:ascii="Segoe UI" w:hAnsi="Segoe UI" w:cs="Segoe UI"/>
                <w:sz w:val="18"/>
                <w:szCs w:val="18"/>
              </w:rPr>
            </w:pPr>
            <w:r>
              <w:rPr>
                <w:rStyle w:val="normaltextrun"/>
                <w:rFonts w:ascii="Calibri" w:eastAsiaTheme="majorEastAsia" w:hAnsi="Calibri" w:cs="Calibri"/>
                <w:sz w:val="22"/>
                <w:szCs w:val="22"/>
              </w:rPr>
              <w:t>100% of UK/EU tuition fees paid and an annual stipend for UK residents only (living expenses), currently </w:t>
            </w:r>
            <w:r>
              <w:rPr>
                <w:rStyle w:val="normaltextrun"/>
                <w:rFonts w:asciiTheme="minorHAnsi" w:eastAsiaTheme="majorEastAsia" w:hAnsiTheme="minorHAnsi" w:cstheme="minorHAnsi"/>
                <w:sz w:val="22"/>
                <w:szCs w:val="22"/>
              </w:rPr>
              <w:t xml:space="preserve">at </w:t>
            </w:r>
            <w:r>
              <w:rPr>
                <w:rStyle w:val="Strong"/>
                <w:rFonts w:asciiTheme="minorHAnsi" w:hAnsiTheme="minorHAnsi" w:cstheme="minorHAnsi"/>
                <w:b w:val="0"/>
                <w:bCs w:val="0"/>
                <w:color w:val="111111"/>
                <w:sz w:val="22"/>
                <w:szCs w:val="22"/>
                <w:shd w:val="clear" w:color="auto" w:fill="FFFFFF"/>
              </w:rPr>
              <w:t>£15,285</w:t>
            </w:r>
          </w:p>
          <w:p w14:paraId="4D692A97" w14:textId="0A018BFA" w:rsidR="007C3A10" w:rsidRPr="001D5159" w:rsidRDefault="007C3A10" w:rsidP="00FB1B0D">
            <w:pPr>
              <w:rPr>
                <w:rFonts w:ascii="Calibri" w:hAnsi="Calibri"/>
              </w:rPr>
            </w:pPr>
          </w:p>
        </w:tc>
      </w:tr>
      <w:tr w:rsidR="007F3CD9" w:rsidRPr="001D5159" w14:paraId="7BE5D50C" w14:textId="77777777" w:rsidTr="00873281">
        <w:trPr>
          <w:trHeight w:val="470"/>
        </w:trPr>
        <w:tc>
          <w:tcPr>
            <w:tcW w:w="1512" w:type="dxa"/>
            <w:shd w:val="clear" w:color="auto" w:fill="DEEAF6" w:themeFill="accent1" w:themeFillTint="33"/>
          </w:tcPr>
          <w:p w14:paraId="7F0DCF90" w14:textId="77777777" w:rsidR="007F3CD9" w:rsidRPr="001D5159" w:rsidRDefault="007F3CD9">
            <w:pPr>
              <w:rPr>
                <w:rFonts w:ascii="Calibri" w:hAnsi="Calibri"/>
                <w:b/>
              </w:rPr>
            </w:pPr>
            <w:r w:rsidRPr="001D5159">
              <w:rPr>
                <w:rFonts w:ascii="Calibri" w:hAnsi="Calibri"/>
                <w:b/>
              </w:rPr>
              <w:t>Awarding body</w:t>
            </w:r>
          </w:p>
        </w:tc>
        <w:tc>
          <w:tcPr>
            <w:tcW w:w="7730" w:type="dxa"/>
          </w:tcPr>
          <w:p w14:paraId="4FE0BE00" w14:textId="643F9C44" w:rsidR="007F3CD9" w:rsidRPr="001D5159" w:rsidRDefault="007F3CD9">
            <w:pPr>
              <w:rPr>
                <w:rFonts w:ascii="Calibri" w:hAnsi="Calibri"/>
              </w:rPr>
            </w:pPr>
          </w:p>
        </w:tc>
      </w:tr>
      <w:tr w:rsidR="007F3CD9" w:rsidRPr="001D5159" w14:paraId="0FD83558" w14:textId="77777777" w:rsidTr="001D5159">
        <w:trPr>
          <w:trHeight w:val="557"/>
        </w:trPr>
        <w:tc>
          <w:tcPr>
            <w:tcW w:w="1512" w:type="dxa"/>
            <w:shd w:val="clear" w:color="auto" w:fill="DEEAF6" w:themeFill="accent1" w:themeFillTint="33"/>
          </w:tcPr>
          <w:p w14:paraId="3B2B1F67" w14:textId="77777777" w:rsidR="007F3CD9" w:rsidRPr="001D5159" w:rsidRDefault="007F3CD9">
            <w:pPr>
              <w:rPr>
                <w:rFonts w:ascii="Calibri" w:hAnsi="Calibri"/>
                <w:b/>
              </w:rPr>
            </w:pPr>
            <w:r w:rsidRPr="001D5159">
              <w:rPr>
                <w:rFonts w:ascii="Calibri" w:hAnsi="Calibri"/>
                <w:b/>
              </w:rPr>
              <w:t>Number of studentships</w:t>
            </w:r>
          </w:p>
        </w:tc>
        <w:tc>
          <w:tcPr>
            <w:tcW w:w="7730" w:type="dxa"/>
          </w:tcPr>
          <w:p w14:paraId="00607795" w14:textId="3D070661" w:rsidR="007F3CD9" w:rsidRPr="001D5159" w:rsidRDefault="0064678F">
            <w:pPr>
              <w:rPr>
                <w:rFonts w:ascii="Calibri" w:hAnsi="Calibri"/>
              </w:rPr>
            </w:pPr>
            <w:r>
              <w:rPr>
                <w:rFonts w:ascii="Calibri" w:hAnsi="Calibri"/>
              </w:rPr>
              <w:t>2</w:t>
            </w:r>
          </w:p>
        </w:tc>
      </w:tr>
      <w:tr w:rsidR="007F3CD9" w:rsidRPr="001D5159" w14:paraId="7D945C08" w14:textId="77777777" w:rsidTr="00873281">
        <w:trPr>
          <w:trHeight w:val="1412"/>
        </w:trPr>
        <w:tc>
          <w:tcPr>
            <w:tcW w:w="1512" w:type="dxa"/>
            <w:shd w:val="clear" w:color="auto" w:fill="DEEAF6" w:themeFill="accent1" w:themeFillTint="33"/>
          </w:tcPr>
          <w:p w14:paraId="74833CDF" w14:textId="77777777" w:rsidR="007F3CD9" w:rsidRPr="001D5159" w:rsidRDefault="00695F66">
            <w:pPr>
              <w:rPr>
                <w:rFonts w:ascii="Calibri" w:hAnsi="Calibri"/>
                <w:b/>
              </w:rPr>
            </w:pPr>
            <w:r w:rsidRPr="001D5159">
              <w:rPr>
                <w:rFonts w:ascii="Calibri" w:hAnsi="Calibri"/>
                <w:b/>
              </w:rPr>
              <w:t>*</w:t>
            </w:r>
            <w:r w:rsidR="007F3CD9" w:rsidRPr="001D5159">
              <w:rPr>
                <w:rFonts w:ascii="Calibri" w:hAnsi="Calibri"/>
                <w:b/>
              </w:rPr>
              <w:t xml:space="preserve">Summary </w:t>
            </w:r>
            <w:r w:rsidR="00270CA4" w:rsidRPr="001D5159">
              <w:rPr>
                <w:rFonts w:ascii="Calibri" w:hAnsi="Calibri"/>
                <w:b/>
              </w:rPr>
              <w:t xml:space="preserve">descriptive </w:t>
            </w:r>
            <w:r w:rsidR="007F3CD9" w:rsidRPr="001D5159">
              <w:rPr>
                <w:rFonts w:ascii="Calibri" w:hAnsi="Calibri"/>
                <w:b/>
              </w:rPr>
              <w:t>text</w:t>
            </w:r>
            <w:r w:rsidR="00270CA4" w:rsidRPr="001D5159">
              <w:rPr>
                <w:rFonts w:ascii="Calibri" w:hAnsi="Calibri"/>
                <w:b/>
              </w:rPr>
              <w:t xml:space="preserve"> / Example of research project </w:t>
            </w:r>
          </w:p>
        </w:tc>
        <w:tc>
          <w:tcPr>
            <w:tcW w:w="7730" w:type="dxa"/>
          </w:tcPr>
          <w:p w14:paraId="622AA7EC" w14:textId="449B04C0" w:rsidR="00257E72" w:rsidRPr="008A1B84" w:rsidRDefault="0064678F" w:rsidP="003125A1">
            <w:pPr>
              <w:jc w:val="both"/>
              <w:rPr>
                <w:rFonts w:cstheme="minorHAnsi"/>
              </w:rPr>
            </w:pPr>
            <w:r w:rsidRPr="008A1B84">
              <w:rPr>
                <w:rFonts w:cstheme="minorHAnsi"/>
              </w:rPr>
              <w:t xml:space="preserve">Leishmaniasis is one of the NTDs, affecting over 1 billion people across 90 countries in the world. Caused by sand fly borne </w:t>
            </w:r>
            <w:proofErr w:type="spellStart"/>
            <w:r w:rsidRPr="008A1B84">
              <w:rPr>
                <w:rFonts w:cstheme="minorHAnsi"/>
              </w:rPr>
              <w:t>kinetoplastid</w:t>
            </w:r>
            <w:proofErr w:type="spellEnd"/>
            <w:r w:rsidRPr="008A1B84">
              <w:rPr>
                <w:rFonts w:cstheme="minorHAnsi"/>
              </w:rPr>
              <w:t xml:space="preserve"> protozoan parasites with infection leading to a wide spectrum of diseases, including cutaneous leishmaniasis (CL) to more fatal visceral leishmaniasis (VL).</w:t>
            </w:r>
            <w:r w:rsidRPr="008A1B84">
              <w:rPr>
                <w:rFonts w:cstheme="minorHAnsi"/>
              </w:rPr>
              <w:fldChar w:fldCharType="begin" w:fldLock="1"/>
            </w:r>
            <w:r w:rsidR="002974D2">
              <w:rPr>
                <w:rFonts w:cstheme="minorHAnsi"/>
              </w:rPr>
              <w:instrText>ADDIN CSL_CITATION {"citationItems":[{"id":"ITEM-1","itemData":{"URL":"https://www.who.int/neglected_diseases/news/Leishmaniasis-timeline-of-facts-and-the-quest-disease-control/en/","accessed":{"date-parts":[["2019","2","14"]]},"author":[{"dropping-particle":"","family":"WHO","given":"","non-dropping-particle":"","parse-names":false,"suffix":""}],"container-title":"World Health Organization","id":"ITEM-1","issued":{"date-parts":[["2018"]]},"title":"The Leishmaniases: timeline of facts and the formidable quest for disease control","type":"webpage"},"uris":["http://www.mendeley.com/documents/?uuid=340c1426-86a0-4c21-ba50-33882d01de0b"]}],"mendeley":{"formattedCitation":"&lt;sup&gt;1&lt;/sup&gt;","plainTextFormattedCitation":"1","previouslyFormattedCitation":"&lt;sup&gt;2&lt;/sup&gt;"},"properties":{"noteIndex":0},"schema":"https://github.com/citation-style-language/schema/raw/master/csl-citation.json"}</w:instrText>
            </w:r>
            <w:r w:rsidRPr="008A1B84">
              <w:rPr>
                <w:rFonts w:cstheme="minorHAnsi"/>
              </w:rPr>
              <w:fldChar w:fldCharType="separate"/>
            </w:r>
            <w:r w:rsidR="002974D2" w:rsidRPr="002974D2">
              <w:rPr>
                <w:rFonts w:cstheme="minorHAnsi"/>
                <w:noProof/>
                <w:vertAlign w:val="superscript"/>
              </w:rPr>
              <w:t>1</w:t>
            </w:r>
            <w:r w:rsidRPr="008A1B84">
              <w:rPr>
                <w:rFonts w:cstheme="minorHAnsi"/>
              </w:rPr>
              <w:fldChar w:fldCharType="end"/>
            </w:r>
            <w:r w:rsidRPr="008A1B84">
              <w:rPr>
                <w:rFonts w:cstheme="minorHAnsi"/>
              </w:rPr>
              <w:t xml:space="preserve"> The global burden of VL has decreased in the past decade thanks to the collaborative elimination efforts driven by the United Nation, World Health Organisation, governments, charities and medicine manufacturers. However, in the same period, CL cases have increased dramatically (0.7 – 1.0 million per year) largely due to forced migration in conflict zones and lack of standard healthcare facility. Vaccines are absent and drug therapy is limited. The current treatment of CL is still relied on 70 years old medicines such as sodium stibogluconate and meglumine antimoniate, despite their severe side-effects, high cost (parenteral administration), and the increased drug resistance.</w:t>
            </w:r>
            <w:r w:rsidRPr="008A1B84">
              <w:rPr>
                <w:rFonts w:cstheme="minorHAnsi"/>
              </w:rPr>
              <w:fldChar w:fldCharType="begin" w:fldLock="1"/>
            </w:r>
            <w:r w:rsidR="002974D2">
              <w:rPr>
                <w:rFonts w:cstheme="minorHAnsi"/>
              </w:rPr>
              <w:instrText>ADDIN CSL_CITATION {"citationItems":[{"id":"ITEM-1","itemData":{"DOI":"10.1016/j.pt.2003.09.008","ISSN":"14714922","PMID":"14580961","abstract":"The chemotherapy currently available for leishmaniasis is far from satisfactory. Resistance to the pentavalent antimonials, which have been the recommended drugs for the treatment of both visceral (VL) and cutaneous leishmaniasis (CL) for &gt;50 years, is now widespread in India. Although new drugs have become available in recent years for the treatment of VL, including AmBisome®, the excellent but highly expensive liposomal formulation of amphotericin B, and the oral drug miltefosine, which has now been registered in India, treatment problems remain. Parenteral and topical formulations of the aminoglycoside paromomycin offer potential treatments for VL and CL, respectively. The search for new drugs continues, with bisphosphonates, for example, risedronate and pamidronate, and plant derivatives such as licochalcone A and quinoline alkaloids being reported to have activity against experimental animal infections. The immunomodulator imiquimod has proved to be an adjunct for CL therapy. Many potential drug targets have been identified in biochemical and molecular studies, and some have been validated. Attempts to exploit these targets are in progress.","author":[{"dropping-particle":"","family":"Croft","given":"Simon L.","non-dropping-particle":"","parse-names":false,"suffix":""},{"dropping-particle":"","family":"Coombs","given":"Graham H.","non-dropping-particle":"","parse-names":false,"suffix":""}],"container-title":"Trends in Parasitology","id":"ITEM-1","issue":"11","issued":{"date-parts":[["2003"]]},"page":"502-508","title":"Leishmaniasis - Current chemotherapy and recent advances in the search for novel drugs","type":"article-journal","volume":"19"},"uris":["http://www.mendeley.com/documents/?uuid=7159746b-005a-4cc7-8c8b-6d90ed62b243"]},{"id":"ITEM-2","itemData":{"DOI":"10.1038/s41598-018-22063-9","ISSN":"20452322","PMID":"29500420","abstract":"Leishmaniasis is a Neglected Tropical Disease caused by the insect-vector borne protozoan parasite, Leishmania species. Infection affects millions of the world's poorest, however vaccines are absent and drug therapy limited. Recently, public-private partnerships have developed to identify new modes of controlling leishmaniasis. Drug discovery is a significant part of these efforts and here we describe the development and utilization of a novel assay to identify antiprotozoal inhibitors of the Leishmania enzyme, inositol phosphorylceramide (IPC) synthase. IPC synthase is a membrane-bound protein with multiple transmembrane domains, meaning that a conventional in vitro assay using purified protein in solution is highly challenging. Therefore, we utilized Saccharomyces cerevisiae as a vehicle to facilitate ultra-high throughput screening of 1.8 million compounds. Antileishmanial benzazepanes were identified and shown to inhibit the enzyme at nanomolar concentrations. Further chemistry produced a benzazepane that demonstrated potent and specific inhibition of IPC synthase in the Leishmania cell.","author":[{"dropping-particle":"","family":"Norcliffe","given":"Jennifer L.","non-dropping-particle":"","parse-names":false,"suffix":""},{"dropping-particle":"","family":"Mina","given":"John G.","non-dropping-particle":"","parse-names":false,"suffix":""},{"dropping-particle":"","family":"Alvarez","given":"Emilio","non-dropping-particle":"","parse-names":false,"suffix":""},{"dropping-particle":"","family":"Cantizani","given":"Juan","non-dropping-particle":"","parse-names":false,"suffix":""},{"dropping-particle":"","family":"Dios-Anton","given":"Francisco","non-dropping-particle":"De","parse-names":false,"suffix":""},{"dropping-particle":"","family":"Colmenarejo","given":"Gonzalo","non-dropping-particle":"","parse-names":false,"suffix":""},{"dropping-particle":"Del","family":"Valle","given":"Silva Gonzalez","non-dropping-particle":"","parse-names":false,"suffix":""},{"dropping-particle":"","family":"Marco","given":"Maria","non-dropping-particle":"","parse-names":false,"suffix":""},{"dropping-particle":"","family":"Fiandor","given":"José M.","non-dropping-particle":"","parse-names":false,"suffix":""},{"dropping-particle":"","family":"Martin","given":"Julio J.","non-dropping-particle":"","parse-names":false,"suffix":""},{"dropping-particle":"","family":"Steel","given":"Patrick G.","non-dropping-particle":"","parse-names":false,"suffix":""},{"dropping-particle":"","family":"Denny","given":"Paul W.","non-dropping-particle":"","parse-names":false,"suffix":""}],"container-title":"Scientific Reports","id":"ITEM-2","issue":"1","issued":{"date-parts":[["2018"]]},"page":"1-10","title":"Identifying inhibitors of the Leishmania inositol phosphorylceramide synthase with antiprotozoal activity using a yeast-based assay and ultra-high throughput screening platform","type":"article-journal","volume":"8"},"uris":["http://www.mendeley.com/documents/?uuid=bf9a32f9-8b6b-4a1e-ba25-ef08b3ef5ec1"]}],"mendeley":{"formattedCitation":"&lt;sup&gt;2,3&lt;/sup&gt;","plainTextFormattedCitation":"2,3","previouslyFormattedCitation":"&lt;sup&gt;3,4&lt;/sup&gt;"},"properties":{"noteIndex":0},"schema":"https://github.com/citation-style-language/schema/raw/master/csl-citation.json"}</w:instrText>
            </w:r>
            <w:r w:rsidRPr="008A1B84">
              <w:rPr>
                <w:rFonts w:cstheme="minorHAnsi"/>
              </w:rPr>
              <w:fldChar w:fldCharType="separate"/>
            </w:r>
            <w:r w:rsidR="002974D2" w:rsidRPr="002974D2">
              <w:rPr>
                <w:rFonts w:cstheme="minorHAnsi"/>
                <w:noProof/>
                <w:vertAlign w:val="superscript"/>
              </w:rPr>
              <w:t>2,3</w:t>
            </w:r>
            <w:r w:rsidRPr="008A1B84">
              <w:rPr>
                <w:rFonts w:cstheme="minorHAnsi"/>
              </w:rPr>
              <w:fldChar w:fldCharType="end"/>
            </w:r>
          </w:p>
          <w:p w14:paraId="09E2132F" w14:textId="77777777" w:rsidR="00B65886" w:rsidRPr="008A1B84" w:rsidRDefault="00B65886" w:rsidP="003125A1">
            <w:pPr>
              <w:jc w:val="both"/>
              <w:rPr>
                <w:rFonts w:cstheme="minorHAnsi"/>
                <w:lang w:val="en-US"/>
              </w:rPr>
            </w:pPr>
          </w:p>
          <w:p w14:paraId="1E7E0DC4" w14:textId="77777777" w:rsidR="008A1B84" w:rsidRDefault="00705D82" w:rsidP="003125A1">
            <w:pPr>
              <w:jc w:val="both"/>
              <w:rPr>
                <w:rFonts w:ascii="Times New Roman" w:hAnsi="Times New Roman" w:cs="Times New Roman"/>
                <w:lang w:val="en-US"/>
              </w:rPr>
            </w:pPr>
            <w:r w:rsidRPr="008A1B84">
              <w:rPr>
                <w:rFonts w:cstheme="minorHAnsi"/>
                <w:lang w:val="en-US"/>
              </w:rPr>
              <w:t>Over the last few year</w:t>
            </w:r>
            <w:r w:rsidR="00B65886" w:rsidRPr="008A1B84">
              <w:rPr>
                <w:rFonts w:cstheme="minorHAnsi"/>
                <w:lang w:val="en-US"/>
              </w:rPr>
              <w:t>s</w:t>
            </w:r>
            <w:r w:rsidRPr="008A1B84">
              <w:rPr>
                <w:rFonts w:cstheme="minorHAnsi"/>
                <w:lang w:val="en-US"/>
              </w:rPr>
              <w:t xml:space="preserve">, we have established a novel integrated approach for the development </w:t>
            </w:r>
            <w:r w:rsidR="00B65886" w:rsidRPr="008A1B84">
              <w:rPr>
                <w:rFonts w:cstheme="minorHAnsi"/>
                <w:lang w:val="en-US"/>
              </w:rPr>
              <w:t xml:space="preserve">and screen of new drug candidates and their suitable </w:t>
            </w:r>
            <w:proofErr w:type="spellStart"/>
            <w:r w:rsidR="00B65886" w:rsidRPr="008A1B84">
              <w:rPr>
                <w:rFonts w:cstheme="minorHAnsi"/>
                <w:lang w:val="en-US"/>
              </w:rPr>
              <w:t>nanoformulations</w:t>
            </w:r>
            <w:proofErr w:type="spellEnd"/>
            <w:r w:rsidR="00B65886" w:rsidRPr="008A1B84">
              <w:rPr>
                <w:rFonts w:cstheme="minorHAnsi"/>
                <w:lang w:val="en-US"/>
              </w:rPr>
              <w:t>. In this highly interdisciplinary project, you will be working with the team at Queen’s University Belfast and Prof Paul Denny at Durham</w:t>
            </w:r>
            <w:r w:rsidR="002004B3" w:rsidRPr="008A1B84">
              <w:rPr>
                <w:rFonts w:cstheme="minorHAnsi"/>
                <w:lang w:val="en-US"/>
              </w:rPr>
              <w:t xml:space="preserve"> University</w:t>
            </w:r>
            <w:r w:rsidR="00B65886" w:rsidRPr="008A1B84">
              <w:rPr>
                <w:rFonts w:cstheme="minorHAnsi"/>
                <w:lang w:val="en-US"/>
              </w:rPr>
              <w:t xml:space="preserve"> with the aim to discover and develop new therapy for the treatment of Leishmaniasis.</w:t>
            </w:r>
            <w:r w:rsidR="00B65886" w:rsidRPr="00B65886">
              <w:rPr>
                <w:rFonts w:ascii="Times New Roman" w:hAnsi="Times New Roman" w:cs="Times New Roman"/>
                <w:lang w:val="en-US"/>
              </w:rPr>
              <w:t xml:space="preserve"> </w:t>
            </w:r>
          </w:p>
          <w:p w14:paraId="6B2869D4" w14:textId="77777777" w:rsidR="008A1B84" w:rsidRDefault="008A1B84" w:rsidP="003125A1">
            <w:pPr>
              <w:jc w:val="both"/>
              <w:rPr>
                <w:rFonts w:ascii="Times New Roman" w:hAnsi="Times New Roman" w:cs="Times New Roman"/>
                <w:lang w:val="en-US"/>
              </w:rPr>
            </w:pPr>
          </w:p>
          <w:p w14:paraId="69D948A0" w14:textId="77777777" w:rsidR="008A1B84" w:rsidRPr="002974D2" w:rsidRDefault="008A1B84" w:rsidP="003125A1">
            <w:pPr>
              <w:jc w:val="both"/>
              <w:rPr>
                <w:rFonts w:cstheme="minorHAnsi"/>
                <w:lang w:val="en-US"/>
              </w:rPr>
            </w:pPr>
            <w:r w:rsidRPr="002974D2">
              <w:rPr>
                <w:rFonts w:cstheme="minorHAnsi"/>
                <w:lang w:val="en-US"/>
              </w:rPr>
              <w:t xml:space="preserve">Studentship 1: </w:t>
            </w:r>
            <w:r w:rsidR="002974D2" w:rsidRPr="002974D2">
              <w:rPr>
                <w:rFonts w:cstheme="minorHAnsi"/>
                <w:lang w:val="en-US"/>
              </w:rPr>
              <w:t xml:space="preserve">design, </w:t>
            </w:r>
            <w:proofErr w:type="spellStart"/>
            <w:r w:rsidR="002974D2" w:rsidRPr="002974D2">
              <w:rPr>
                <w:rFonts w:cstheme="minorHAnsi"/>
                <w:lang w:val="en-US"/>
              </w:rPr>
              <w:t>characterisation</w:t>
            </w:r>
            <w:proofErr w:type="spellEnd"/>
            <w:r w:rsidR="002974D2" w:rsidRPr="002974D2">
              <w:rPr>
                <w:rFonts w:cstheme="minorHAnsi"/>
                <w:lang w:val="en-US"/>
              </w:rPr>
              <w:t xml:space="preserve"> and </w:t>
            </w:r>
            <w:proofErr w:type="spellStart"/>
            <w:r w:rsidR="002974D2" w:rsidRPr="002974D2">
              <w:rPr>
                <w:rFonts w:cstheme="minorHAnsi"/>
                <w:lang w:val="en-US"/>
              </w:rPr>
              <w:t>optimisation</w:t>
            </w:r>
            <w:proofErr w:type="spellEnd"/>
            <w:r w:rsidR="002974D2" w:rsidRPr="002974D2">
              <w:rPr>
                <w:rFonts w:cstheme="minorHAnsi"/>
                <w:lang w:val="en-US"/>
              </w:rPr>
              <w:t xml:space="preserve"> of the novel </w:t>
            </w:r>
            <w:proofErr w:type="spellStart"/>
            <w:r w:rsidR="002974D2" w:rsidRPr="002974D2">
              <w:rPr>
                <w:rFonts w:cstheme="minorHAnsi"/>
                <w:lang w:val="en-US"/>
              </w:rPr>
              <w:t>nanoformulations</w:t>
            </w:r>
            <w:proofErr w:type="spellEnd"/>
          </w:p>
          <w:p w14:paraId="2D7D9AB4" w14:textId="77777777" w:rsidR="002974D2" w:rsidRPr="002974D2" w:rsidRDefault="002974D2" w:rsidP="003125A1">
            <w:pPr>
              <w:jc w:val="both"/>
              <w:rPr>
                <w:rFonts w:cstheme="minorHAnsi"/>
                <w:lang w:val="en-US"/>
              </w:rPr>
            </w:pPr>
          </w:p>
          <w:p w14:paraId="0F5D3AF0" w14:textId="42E44F43" w:rsidR="002974D2" w:rsidRDefault="002974D2" w:rsidP="003125A1">
            <w:pPr>
              <w:jc w:val="both"/>
              <w:rPr>
                <w:rFonts w:cstheme="minorHAnsi"/>
                <w:lang w:val="en-US"/>
              </w:rPr>
            </w:pPr>
            <w:r w:rsidRPr="002974D2">
              <w:rPr>
                <w:rFonts w:cstheme="minorHAnsi"/>
                <w:lang w:val="en-US"/>
              </w:rPr>
              <w:t xml:space="preserve">Studentship 2: in vitro and ex-vivo </w:t>
            </w:r>
            <w:r>
              <w:rPr>
                <w:rFonts w:cstheme="minorHAnsi"/>
                <w:lang w:val="en-US"/>
              </w:rPr>
              <w:t>evaluations</w:t>
            </w:r>
            <w:r w:rsidRPr="002974D2">
              <w:rPr>
                <w:rFonts w:cstheme="minorHAnsi"/>
                <w:lang w:val="en-US"/>
              </w:rPr>
              <w:t xml:space="preserve"> on novel </w:t>
            </w:r>
            <w:proofErr w:type="spellStart"/>
            <w:r w:rsidRPr="002974D2">
              <w:rPr>
                <w:rFonts w:cstheme="minorHAnsi"/>
                <w:lang w:val="en-US"/>
              </w:rPr>
              <w:t>nanoformulations</w:t>
            </w:r>
            <w:proofErr w:type="spellEnd"/>
            <w:r w:rsidRPr="002974D2">
              <w:rPr>
                <w:rFonts w:cstheme="minorHAnsi"/>
                <w:lang w:val="en-US"/>
              </w:rPr>
              <w:t xml:space="preserve"> for antileishmanial activities.</w:t>
            </w:r>
          </w:p>
          <w:p w14:paraId="7460DF1D" w14:textId="435C5EAA" w:rsidR="002974D2" w:rsidRDefault="002974D2" w:rsidP="003125A1">
            <w:pPr>
              <w:jc w:val="both"/>
              <w:rPr>
                <w:rFonts w:cstheme="minorHAnsi"/>
                <w:lang w:val="en-US"/>
              </w:rPr>
            </w:pPr>
          </w:p>
          <w:p w14:paraId="49A8655E" w14:textId="4BB41F04" w:rsidR="002974D2" w:rsidRDefault="002974D2" w:rsidP="003125A1">
            <w:pPr>
              <w:jc w:val="both"/>
              <w:rPr>
                <w:rFonts w:cstheme="minorHAnsi"/>
                <w:lang w:val="en-US"/>
              </w:rPr>
            </w:pPr>
            <w:r>
              <w:rPr>
                <w:rFonts w:cstheme="minorHAnsi"/>
                <w:lang w:val="en-US"/>
              </w:rPr>
              <w:t>References:</w:t>
            </w:r>
          </w:p>
          <w:p w14:paraId="48E438E0" w14:textId="7666C84E" w:rsidR="002974D2" w:rsidRDefault="002974D2" w:rsidP="003125A1">
            <w:pPr>
              <w:jc w:val="both"/>
              <w:rPr>
                <w:rFonts w:cstheme="minorHAnsi"/>
                <w:lang w:val="en-US"/>
              </w:rPr>
            </w:pPr>
          </w:p>
          <w:p w14:paraId="5741E0A5" w14:textId="53E13AE7" w:rsidR="002974D2" w:rsidRPr="002974D2" w:rsidRDefault="002974D2" w:rsidP="002974D2">
            <w:pPr>
              <w:widowControl w:val="0"/>
              <w:autoSpaceDE w:val="0"/>
              <w:autoSpaceDN w:val="0"/>
              <w:adjustRightInd w:val="0"/>
              <w:ind w:left="640" w:hanging="640"/>
              <w:rPr>
                <w:rFonts w:ascii="Calibri" w:hAnsi="Calibri" w:cs="Calibri"/>
                <w:noProof/>
                <w:szCs w:val="24"/>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Pr="002974D2">
              <w:rPr>
                <w:rFonts w:ascii="Calibri" w:hAnsi="Calibri" w:cs="Calibri"/>
                <w:noProof/>
                <w:szCs w:val="24"/>
              </w:rPr>
              <w:t xml:space="preserve">(1) </w:t>
            </w:r>
            <w:r w:rsidRPr="002974D2">
              <w:rPr>
                <w:rFonts w:ascii="Calibri" w:hAnsi="Calibri" w:cs="Calibri"/>
                <w:noProof/>
                <w:szCs w:val="24"/>
              </w:rPr>
              <w:tab/>
              <w:t>WHO. The Leishmaniases: timeline of facts and the formidable quest for disease control https://www.who.int/neglected_diseases/news/Leishmaniasis-timeline-of-facts-and-the-quest-disease-control/en/ (accessed Feb 14, 2019).</w:t>
            </w:r>
          </w:p>
          <w:p w14:paraId="1553F7D4" w14:textId="77777777" w:rsidR="002974D2" w:rsidRPr="002974D2" w:rsidRDefault="002974D2" w:rsidP="002974D2">
            <w:pPr>
              <w:widowControl w:val="0"/>
              <w:autoSpaceDE w:val="0"/>
              <w:autoSpaceDN w:val="0"/>
              <w:adjustRightInd w:val="0"/>
              <w:ind w:left="640" w:hanging="640"/>
              <w:rPr>
                <w:rFonts w:ascii="Calibri" w:hAnsi="Calibri" w:cs="Calibri"/>
                <w:noProof/>
                <w:szCs w:val="24"/>
              </w:rPr>
            </w:pPr>
            <w:r w:rsidRPr="002974D2">
              <w:rPr>
                <w:rFonts w:ascii="Calibri" w:hAnsi="Calibri" w:cs="Calibri"/>
                <w:noProof/>
                <w:szCs w:val="24"/>
              </w:rPr>
              <w:lastRenderedPageBreak/>
              <w:t xml:space="preserve">(2) </w:t>
            </w:r>
            <w:r w:rsidRPr="002974D2">
              <w:rPr>
                <w:rFonts w:ascii="Calibri" w:hAnsi="Calibri" w:cs="Calibri"/>
                <w:noProof/>
                <w:szCs w:val="24"/>
              </w:rPr>
              <w:tab/>
              <w:t xml:space="preserve">Croft, S. L.; Coombs, G. H. Leishmaniasis - Current Chemotherapy and Recent Advances in the Search for Novel Drugs. </w:t>
            </w:r>
            <w:r w:rsidRPr="002974D2">
              <w:rPr>
                <w:rFonts w:ascii="Calibri" w:hAnsi="Calibri" w:cs="Calibri"/>
                <w:i/>
                <w:iCs/>
                <w:noProof/>
                <w:szCs w:val="24"/>
              </w:rPr>
              <w:t>Trends Parasitol.</w:t>
            </w:r>
            <w:r w:rsidRPr="002974D2">
              <w:rPr>
                <w:rFonts w:ascii="Calibri" w:hAnsi="Calibri" w:cs="Calibri"/>
                <w:noProof/>
                <w:szCs w:val="24"/>
              </w:rPr>
              <w:t xml:space="preserve"> </w:t>
            </w:r>
            <w:r w:rsidRPr="002974D2">
              <w:rPr>
                <w:rFonts w:ascii="Calibri" w:hAnsi="Calibri" w:cs="Calibri"/>
                <w:b/>
                <w:bCs/>
                <w:noProof/>
                <w:szCs w:val="24"/>
              </w:rPr>
              <w:t>2003</w:t>
            </w:r>
            <w:r w:rsidRPr="002974D2">
              <w:rPr>
                <w:rFonts w:ascii="Calibri" w:hAnsi="Calibri" w:cs="Calibri"/>
                <w:noProof/>
                <w:szCs w:val="24"/>
              </w:rPr>
              <w:t xml:space="preserve">, </w:t>
            </w:r>
            <w:r w:rsidRPr="002974D2">
              <w:rPr>
                <w:rFonts w:ascii="Calibri" w:hAnsi="Calibri" w:cs="Calibri"/>
                <w:i/>
                <w:iCs/>
                <w:noProof/>
                <w:szCs w:val="24"/>
              </w:rPr>
              <w:t>19</w:t>
            </w:r>
            <w:r w:rsidRPr="002974D2">
              <w:rPr>
                <w:rFonts w:ascii="Calibri" w:hAnsi="Calibri" w:cs="Calibri"/>
                <w:noProof/>
                <w:szCs w:val="24"/>
              </w:rPr>
              <w:t xml:space="preserve"> (11), 502–508. https://doi.org/10.1016/j.pt.2003.09.008.</w:t>
            </w:r>
          </w:p>
          <w:p w14:paraId="51574A58" w14:textId="77777777" w:rsidR="002974D2" w:rsidRPr="002974D2" w:rsidRDefault="002974D2" w:rsidP="002974D2">
            <w:pPr>
              <w:widowControl w:val="0"/>
              <w:autoSpaceDE w:val="0"/>
              <w:autoSpaceDN w:val="0"/>
              <w:adjustRightInd w:val="0"/>
              <w:ind w:left="640" w:hanging="640"/>
              <w:rPr>
                <w:rFonts w:ascii="Calibri" w:hAnsi="Calibri" w:cs="Calibri"/>
                <w:noProof/>
              </w:rPr>
            </w:pPr>
            <w:r w:rsidRPr="002974D2">
              <w:rPr>
                <w:rFonts w:ascii="Calibri" w:hAnsi="Calibri" w:cs="Calibri"/>
                <w:noProof/>
                <w:szCs w:val="24"/>
              </w:rPr>
              <w:t xml:space="preserve">(3) </w:t>
            </w:r>
            <w:r w:rsidRPr="002974D2">
              <w:rPr>
                <w:rFonts w:ascii="Calibri" w:hAnsi="Calibri" w:cs="Calibri"/>
                <w:noProof/>
                <w:szCs w:val="24"/>
              </w:rPr>
              <w:tab/>
              <w:t xml:space="preserve">Norcliffe, J. L.; Mina, J. G.; Alvarez, E.; Cantizani, J.; De Dios-Anton, F.; Colmenarejo, G.; Valle, S. G. Del; Marco, M.; Fiandor, J. M.; Martin, J. J.; Steel, P. G.; Denny, P. W. Identifying Inhibitors of the Leishmania Inositol Phosphorylceramide Synthase with Antiprotozoal Activity Using a Yeast-Based Assay and Ultra-High Throughput Screening Platform. </w:t>
            </w:r>
            <w:r w:rsidRPr="002974D2">
              <w:rPr>
                <w:rFonts w:ascii="Calibri" w:hAnsi="Calibri" w:cs="Calibri"/>
                <w:i/>
                <w:iCs/>
                <w:noProof/>
                <w:szCs w:val="24"/>
              </w:rPr>
              <w:t>Sci. Rep.</w:t>
            </w:r>
            <w:r w:rsidRPr="002974D2">
              <w:rPr>
                <w:rFonts w:ascii="Calibri" w:hAnsi="Calibri" w:cs="Calibri"/>
                <w:noProof/>
                <w:szCs w:val="24"/>
              </w:rPr>
              <w:t xml:space="preserve"> </w:t>
            </w:r>
            <w:r w:rsidRPr="002974D2">
              <w:rPr>
                <w:rFonts w:ascii="Calibri" w:hAnsi="Calibri" w:cs="Calibri"/>
                <w:b/>
                <w:bCs/>
                <w:noProof/>
                <w:szCs w:val="24"/>
              </w:rPr>
              <w:t>2018</w:t>
            </w:r>
            <w:r w:rsidRPr="002974D2">
              <w:rPr>
                <w:rFonts w:ascii="Calibri" w:hAnsi="Calibri" w:cs="Calibri"/>
                <w:noProof/>
                <w:szCs w:val="24"/>
              </w:rPr>
              <w:t xml:space="preserve">, </w:t>
            </w:r>
            <w:r w:rsidRPr="002974D2">
              <w:rPr>
                <w:rFonts w:ascii="Calibri" w:hAnsi="Calibri" w:cs="Calibri"/>
                <w:i/>
                <w:iCs/>
                <w:noProof/>
                <w:szCs w:val="24"/>
              </w:rPr>
              <w:t>8</w:t>
            </w:r>
            <w:r w:rsidRPr="002974D2">
              <w:rPr>
                <w:rFonts w:ascii="Calibri" w:hAnsi="Calibri" w:cs="Calibri"/>
                <w:noProof/>
                <w:szCs w:val="24"/>
              </w:rPr>
              <w:t xml:space="preserve"> (1), 1–10. https://doi.org/10.1038/s41598-018-22063-9.</w:t>
            </w:r>
          </w:p>
          <w:p w14:paraId="601F5DDB" w14:textId="57362974" w:rsidR="002974D2" w:rsidRPr="002974D2" w:rsidRDefault="002974D2" w:rsidP="003125A1">
            <w:pPr>
              <w:jc w:val="both"/>
              <w:rPr>
                <w:rFonts w:cstheme="minorHAnsi"/>
                <w:lang w:val="en-US"/>
              </w:rPr>
            </w:pPr>
            <w:r>
              <w:rPr>
                <w:rFonts w:cstheme="minorHAnsi"/>
                <w:lang w:val="en-US"/>
              </w:rPr>
              <w:fldChar w:fldCharType="end"/>
            </w:r>
          </w:p>
          <w:p w14:paraId="69C31F4A" w14:textId="7772EF8F" w:rsidR="002974D2" w:rsidRPr="008A1B84" w:rsidRDefault="002974D2" w:rsidP="003125A1">
            <w:pPr>
              <w:jc w:val="both"/>
              <w:rPr>
                <w:rFonts w:ascii="Times New Roman" w:hAnsi="Times New Roman" w:cs="Times New Roman"/>
                <w:lang w:val="en-US"/>
              </w:rPr>
            </w:pPr>
          </w:p>
        </w:tc>
      </w:tr>
      <w:tr w:rsidR="00695F66" w:rsidRPr="001D5159" w14:paraId="4E56534D" w14:textId="77777777" w:rsidTr="00873281">
        <w:trPr>
          <w:trHeight w:val="625"/>
        </w:trPr>
        <w:tc>
          <w:tcPr>
            <w:tcW w:w="1512" w:type="dxa"/>
            <w:shd w:val="clear" w:color="auto" w:fill="DEEAF6" w:themeFill="accent1" w:themeFillTint="33"/>
          </w:tcPr>
          <w:p w14:paraId="3F9B8C4D" w14:textId="77777777" w:rsidR="00695F66" w:rsidRPr="001D5159" w:rsidRDefault="000F6B4D">
            <w:pPr>
              <w:rPr>
                <w:rFonts w:ascii="Calibri" w:hAnsi="Calibri"/>
                <w:b/>
              </w:rPr>
            </w:pPr>
            <w:r w:rsidRPr="001D5159">
              <w:rPr>
                <w:rFonts w:ascii="Calibri" w:hAnsi="Calibri"/>
                <w:b/>
              </w:rPr>
              <w:lastRenderedPageBreak/>
              <w:t>*Supervisor(s)</w:t>
            </w:r>
          </w:p>
        </w:tc>
        <w:tc>
          <w:tcPr>
            <w:tcW w:w="7730" w:type="dxa"/>
          </w:tcPr>
          <w:p w14:paraId="734CF888" w14:textId="77777777" w:rsidR="002974D2" w:rsidRDefault="0064678F" w:rsidP="00BC3878">
            <w:pPr>
              <w:rPr>
                <w:rFonts w:ascii="Calibri" w:hAnsi="Calibri"/>
              </w:rPr>
            </w:pPr>
            <w:r>
              <w:rPr>
                <w:rFonts w:ascii="Calibri" w:hAnsi="Calibri"/>
              </w:rPr>
              <w:t xml:space="preserve">Dr Yiwei Tian, </w:t>
            </w:r>
          </w:p>
          <w:p w14:paraId="4D4CBF0A" w14:textId="5D6B2A92" w:rsidR="0064678F" w:rsidRDefault="0064678F" w:rsidP="00BC3878">
            <w:pPr>
              <w:rPr>
                <w:rFonts w:ascii="Calibri" w:hAnsi="Calibri"/>
              </w:rPr>
            </w:pPr>
            <w:r>
              <w:rPr>
                <w:rFonts w:ascii="Calibri" w:hAnsi="Calibri"/>
              </w:rPr>
              <w:t xml:space="preserve">Prof Gavin Andrews, </w:t>
            </w:r>
          </w:p>
          <w:p w14:paraId="4D62474E" w14:textId="563F78F3" w:rsidR="00695F66" w:rsidRPr="001D5159" w:rsidRDefault="0064678F" w:rsidP="00BC3878">
            <w:pPr>
              <w:rPr>
                <w:rFonts w:ascii="Calibri" w:hAnsi="Calibri"/>
              </w:rPr>
            </w:pPr>
            <w:r>
              <w:rPr>
                <w:rFonts w:ascii="Calibri" w:hAnsi="Calibri"/>
              </w:rPr>
              <w:t>Prof Paul Denny (Durham)</w:t>
            </w:r>
          </w:p>
        </w:tc>
      </w:tr>
      <w:tr w:rsidR="007F3CD9" w:rsidRPr="001D5159" w14:paraId="4E0B3869" w14:textId="77777777" w:rsidTr="00873281">
        <w:trPr>
          <w:trHeight w:val="630"/>
        </w:trPr>
        <w:tc>
          <w:tcPr>
            <w:tcW w:w="1512" w:type="dxa"/>
            <w:shd w:val="clear" w:color="auto" w:fill="DEEAF6" w:themeFill="accent1" w:themeFillTint="33"/>
          </w:tcPr>
          <w:p w14:paraId="60C69440" w14:textId="77777777" w:rsidR="007F3CD9" w:rsidRPr="001D5159" w:rsidRDefault="00695F66">
            <w:pPr>
              <w:rPr>
                <w:rFonts w:ascii="Calibri" w:hAnsi="Calibri"/>
                <w:b/>
              </w:rPr>
            </w:pPr>
            <w:r w:rsidRPr="001D5159">
              <w:rPr>
                <w:rFonts w:ascii="Calibri" w:hAnsi="Calibri"/>
                <w:b/>
              </w:rPr>
              <w:t>*</w:t>
            </w:r>
            <w:r w:rsidR="001B792D" w:rsidRPr="001D5159">
              <w:rPr>
                <w:rFonts w:ascii="Calibri" w:hAnsi="Calibri"/>
                <w:b/>
              </w:rPr>
              <w:t xml:space="preserve">Eligibility / residence </w:t>
            </w:r>
            <w:r w:rsidR="007F3CD9" w:rsidRPr="001D5159">
              <w:rPr>
                <w:rFonts w:ascii="Calibri" w:hAnsi="Calibri"/>
                <w:b/>
              </w:rPr>
              <w:t>Status</w:t>
            </w:r>
          </w:p>
        </w:tc>
        <w:tc>
          <w:tcPr>
            <w:tcW w:w="7730" w:type="dxa"/>
          </w:tcPr>
          <w:p w14:paraId="3D324EF1" w14:textId="23CF366C" w:rsidR="007F3CD9" w:rsidRPr="001D5159" w:rsidRDefault="002004B3">
            <w:pPr>
              <w:rPr>
                <w:rFonts w:ascii="Calibri" w:hAnsi="Calibri"/>
              </w:rPr>
            </w:pPr>
            <w:r>
              <w:rPr>
                <w:rFonts w:ascii="Calibri" w:hAnsi="Calibri"/>
              </w:rPr>
              <w:t>International/EU/</w:t>
            </w:r>
            <w:r w:rsidR="000F6CDA">
              <w:rPr>
                <w:rFonts w:ascii="Calibri" w:hAnsi="Calibri"/>
              </w:rPr>
              <w:t>UK</w:t>
            </w:r>
          </w:p>
        </w:tc>
      </w:tr>
      <w:tr w:rsidR="007F3CD9" w:rsidRPr="001D5159" w14:paraId="0ED025C8" w14:textId="77777777" w:rsidTr="008B1ADC">
        <w:trPr>
          <w:trHeight w:val="656"/>
        </w:trPr>
        <w:tc>
          <w:tcPr>
            <w:tcW w:w="1512" w:type="dxa"/>
            <w:shd w:val="clear" w:color="auto" w:fill="DEEAF6" w:themeFill="accent1" w:themeFillTint="33"/>
          </w:tcPr>
          <w:p w14:paraId="1F7FEB37" w14:textId="77777777" w:rsidR="007F3CD9" w:rsidRPr="001D5159" w:rsidRDefault="00695F66">
            <w:pPr>
              <w:rPr>
                <w:rFonts w:ascii="Calibri" w:hAnsi="Calibri"/>
                <w:b/>
              </w:rPr>
            </w:pPr>
            <w:r w:rsidRPr="001D5159">
              <w:rPr>
                <w:rFonts w:ascii="Calibri" w:hAnsi="Calibri"/>
                <w:b/>
              </w:rPr>
              <w:t>Country</w:t>
            </w:r>
          </w:p>
        </w:tc>
        <w:tc>
          <w:tcPr>
            <w:tcW w:w="7730" w:type="dxa"/>
          </w:tcPr>
          <w:p w14:paraId="096F5302" w14:textId="77777777" w:rsidR="007F3CD9" w:rsidRPr="001D5159" w:rsidRDefault="007C3A10">
            <w:pPr>
              <w:rPr>
                <w:rFonts w:ascii="Calibri" w:hAnsi="Calibri"/>
              </w:rPr>
            </w:pPr>
            <w:r w:rsidRPr="001D5159">
              <w:rPr>
                <w:rFonts w:ascii="Calibri" w:hAnsi="Calibri"/>
              </w:rPr>
              <w:t>Northern Ireland</w:t>
            </w:r>
          </w:p>
        </w:tc>
      </w:tr>
      <w:tr w:rsidR="007F3CD9" w:rsidRPr="001D5159" w14:paraId="5A9A4024" w14:textId="77777777" w:rsidTr="00873281">
        <w:trPr>
          <w:trHeight w:val="630"/>
        </w:trPr>
        <w:tc>
          <w:tcPr>
            <w:tcW w:w="1512" w:type="dxa"/>
            <w:shd w:val="clear" w:color="auto" w:fill="DEEAF6" w:themeFill="accent1" w:themeFillTint="33"/>
          </w:tcPr>
          <w:p w14:paraId="62462A05" w14:textId="77777777" w:rsidR="007F3CD9" w:rsidRPr="001D5159" w:rsidRDefault="00695F66">
            <w:pPr>
              <w:rPr>
                <w:rFonts w:ascii="Calibri" w:hAnsi="Calibri"/>
                <w:b/>
              </w:rPr>
            </w:pPr>
            <w:r w:rsidRPr="001D5159">
              <w:rPr>
                <w:rFonts w:ascii="Calibri" w:hAnsi="Calibri"/>
                <w:b/>
              </w:rPr>
              <w:t>*</w:t>
            </w:r>
            <w:r w:rsidR="007F3CD9" w:rsidRPr="001D5159">
              <w:rPr>
                <w:rFonts w:ascii="Calibri" w:hAnsi="Calibri"/>
                <w:b/>
              </w:rPr>
              <w:t xml:space="preserve">Start date and duration </w:t>
            </w:r>
          </w:p>
        </w:tc>
        <w:tc>
          <w:tcPr>
            <w:tcW w:w="7730" w:type="dxa"/>
          </w:tcPr>
          <w:p w14:paraId="281A2F60" w14:textId="77777777" w:rsidR="007F3CD9" w:rsidRDefault="002004B3" w:rsidP="00BC3878">
            <w:pPr>
              <w:rPr>
                <w:rFonts w:ascii="Calibri" w:hAnsi="Calibri"/>
              </w:rPr>
            </w:pPr>
            <w:r>
              <w:rPr>
                <w:rFonts w:ascii="Calibri" w:hAnsi="Calibri"/>
              </w:rPr>
              <w:t>2022 onwards</w:t>
            </w:r>
          </w:p>
          <w:p w14:paraId="4010ABC3" w14:textId="702A330F" w:rsidR="002004B3" w:rsidRPr="001D5159" w:rsidRDefault="002004B3" w:rsidP="00BC3878">
            <w:pPr>
              <w:rPr>
                <w:rFonts w:ascii="Calibri" w:hAnsi="Calibri"/>
              </w:rPr>
            </w:pPr>
            <w:r>
              <w:rPr>
                <w:rFonts w:ascii="Calibri" w:hAnsi="Calibri"/>
              </w:rPr>
              <w:t>3 years</w:t>
            </w:r>
          </w:p>
        </w:tc>
      </w:tr>
      <w:tr w:rsidR="007F3CD9" w:rsidRPr="001D5159" w14:paraId="28F29B22" w14:textId="77777777" w:rsidTr="00873281">
        <w:trPr>
          <w:trHeight w:val="444"/>
        </w:trPr>
        <w:tc>
          <w:tcPr>
            <w:tcW w:w="1512" w:type="dxa"/>
            <w:shd w:val="clear" w:color="auto" w:fill="DEEAF6" w:themeFill="accent1" w:themeFillTint="33"/>
          </w:tcPr>
          <w:p w14:paraId="6A9B78EC" w14:textId="77777777" w:rsidR="007F3CD9" w:rsidRPr="001D5159" w:rsidRDefault="00695F66">
            <w:pPr>
              <w:rPr>
                <w:rFonts w:ascii="Calibri" w:hAnsi="Calibri"/>
                <w:b/>
              </w:rPr>
            </w:pPr>
            <w:r w:rsidRPr="001D5159">
              <w:rPr>
                <w:rFonts w:ascii="Calibri" w:hAnsi="Calibri"/>
                <w:b/>
              </w:rPr>
              <w:t>*</w:t>
            </w:r>
            <w:r w:rsidR="007F3CD9" w:rsidRPr="001D5159">
              <w:rPr>
                <w:rFonts w:ascii="Calibri" w:hAnsi="Calibri"/>
                <w:b/>
              </w:rPr>
              <w:t>Faculty</w:t>
            </w:r>
          </w:p>
        </w:tc>
        <w:tc>
          <w:tcPr>
            <w:tcW w:w="7730" w:type="dxa"/>
          </w:tcPr>
          <w:p w14:paraId="697AD963" w14:textId="77777777" w:rsidR="007F3CD9" w:rsidRPr="001D5159" w:rsidRDefault="007C3A10">
            <w:pPr>
              <w:rPr>
                <w:rFonts w:ascii="Calibri" w:hAnsi="Calibri"/>
              </w:rPr>
            </w:pPr>
            <w:r w:rsidRPr="001D5159">
              <w:rPr>
                <w:rFonts w:ascii="Calibri" w:hAnsi="Calibri"/>
              </w:rPr>
              <w:t>MHLS</w:t>
            </w:r>
          </w:p>
        </w:tc>
      </w:tr>
      <w:tr w:rsidR="007F3CD9" w:rsidRPr="001D5159" w14:paraId="0F4A2020" w14:textId="77777777" w:rsidTr="00873281">
        <w:trPr>
          <w:trHeight w:val="470"/>
        </w:trPr>
        <w:tc>
          <w:tcPr>
            <w:tcW w:w="1512" w:type="dxa"/>
            <w:shd w:val="clear" w:color="auto" w:fill="DEEAF6" w:themeFill="accent1" w:themeFillTint="33"/>
          </w:tcPr>
          <w:p w14:paraId="7E363DF7" w14:textId="77777777" w:rsidR="007F3CD9" w:rsidRPr="001D5159" w:rsidRDefault="00695F66">
            <w:pPr>
              <w:rPr>
                <w:rFonts w:ascii="Calibri" w:hAnsi="Calibri"/>
                <w:b/>
              </w:rPr>
            </w:pPr>
            <w:r w:rsidRPr="001D5159">
              <w:rPr>
                <w:rFonts w:ascii="Calibri" w:hAnsi="Calibri"/>
                <w:b/>
              </w:rPr>
              <w:t>*</w:t>
            </w:r>
            <w:r w:rsidR="007F3CD9" w:rsidRPr="001D5159">
              <w:rPr>
                <w:rFonts w:ascii="Calibri" w:hAnsi="Calibri"/>
                <w:b/>
              </w:rPr>
              <w:t>Research centre / School</w:t>
            </w:r>
          </w:p>
        </w:tc>
        <w:tc>
          <w:tcPr>
            <w:tcW w:w="7730" w:type="dxa"/>
          </w:tcPr>
          <w:p w14:paraId="01F42C0A" w14:textId="77777777" w:rsidR="007F3CD9" w:rsidRPr="001D5159" w:rsidRDefault="007C3A10">
            <w:pPr>
              <w:rPr>
                <w:rFonts w:ascii="Calibri" w:hAnsi="Calibri"/>
              </w:rPr>
            </w:pPr>
            <w:r w:rsidRPr="001D5159">
              <w:rPr>
                <w:rFonts w:ascii="Calibri" w:hAnsi="Calibri"/>
              </w:rPr>
              <w:t>Pharmacy</w:t>
            </w:r>
          </w:p>
        </w:tc>
      </w:tr>
      <w:tr w:rsidR="001B792D" w:rsidRPr="001D5159" w14:paraId="2B55D6E4" w14:textId="77777777" w:rsidTr="00873281">
        <w:trPr>
          <w:trHeight w:val="470"/>
        </w:trPr>
        <w:tc>
          <w:tcPr>
            <w:tcW w:w="1512" w:type="dxa"/>
            <w:shd w:val="clear" w:color="auto" w:fill="DEEAF6" w:themeFill="accent1" w:themeFillTint="33"/>
          </w:tcPr>
          <w:p w14:paraId="29BF30B7" w14:textId="77777777" w:rsidR="001B792D" w:rsidRPr="001D5159" w:rsidRDefault="001B792D">
            <w:pPr>
              <w:rPr>
                <w:rFonts w:ascii="Calibri" w:hAnsi="Calibri"/>
                <w:b/>
              </w:rPr>
            </w:pPr>
            <w:r w:rsidRPr="001D5159">
              <w:rPr>
                <w:rFonts w:ascii="Calibri" w:hAnsi="Calibri"/>
                <w:b/>
              </w:rPr>
              <w:t>Subject area</w:t>
            </w:r>
          </w:p>
        </w:tc>
        <w:tc>
          <w:tcPr>
            <w:tcW w:w="7730" w:type="dxa"/>
          </w:tcPr>
          <w:p w14:paraId="26BC92BB" w14:textId="0C0BC1A4" w:rsidR="001B792D" w:rsidRPr="001D5159" w:rsidRDefault="002004B3">
            <w:pPr>
              <w:rPr>
                <w:rFonts w:ascii="Calibri" w:hAnsi="Calibri"/>
              </w:rPr>
            </w:pPr>
            <w:r>
              <w:rPr>
                <w:rFonts w:ascii="Calibri" w:hAnsi="Calibri"/>
              </w:rPr>
              <w:t>Nanomedicine, advanced processing, amorphous, liposome, in vitro drug release and permeability assay, ex-vivo cell assay</w:t>
            </w:r>
            <w:r w:rsidR="0079612E">
              <w:rPr>
                <w:rFonts w:ascii="Calibri" w:hAnsi="Calibri"/>
              </w:rPr>
              <w:t>, inline process analysis technology</w:t>
            </w:r>
          </w:p>
        </w:tc>
      </w:tr>
      <w:tr w:rsidR="007F3CD9" w:rsidRPr="001D5159" w14:paraId="37F2D25C" w14:textId="77777777" w:rsidTr="00873281">
        <w:trPr>
          <w:trHeight w:val="444"/>
        </w:trPr>
        <w:tc>
          <w:tcPr>
            <w:tcW w:w="1512" w:type="dxa"/>
            <w:shd w:val="clear" w:color="auto" w:fill="DEEAF6" w:themeFill="accent1" w:themeFillTint="33"/>
          </w:tcPr>
          <w:p w14:paraId="1721C332" w14:textId="77777777" w:rsidR="007F3CD9" w:rsidRPr="001D5159" w:rsidRDefault="001B792D">
            <w:pPr>
              <w:rPr>
                <w:rFonts w:ascii="Calibri" w:hAnsi="Calibri"/>
                <w:b/>
              </w:rPr>
            </w:pPr>
            <w:r w:rsidRPr="001D5159">
              <w:rPr>
                <w:rFonts w:ascii="Calibri" w:hAnsi="Calibri"/>
                <w:b/>
              </w:rPr>
              <w:t>Candidate requirements / K</w:t>
            </w:r>
            <w:r w:rsidR="00695F66" w:rsidRPr="001D5159">
              <w:rPr>
                <w:rFonts w:ascii="Calibri" w:hAnsi="Calibri"/>
                <w:b/>
              </w:rPr>
              <w:t xml:space="preserve">ey skills required for the post </w:t>
            </w:r>
          </w:p>
          <w:p w14:paraId="054A0AE4" w14:textId="77777777" w:rsidR="00695F66" w:rsidRPr="001D5159" w:rsidRDefault="00695F66">
            <w:pPr>
              <w:rPr>
                <w:rFonts w:ascii="Calibri" w:hAnsi="Calibri"/>
                <w:b/>
              </w:rPr>
            </w:pPr>
          </w:p>
        </w:tc>
        <w:tc>
          <w:tcPr>
            <w:tcW w:w="7730" w:type="dxa"/>
          </w:tcPr>
          <w:p w14:paraId="0B0D5859" w14:textId="77777777" w:rsidR="007F3CD9" w:rsidRDefault="007C3A10">
            <w:pPr>
              <w:rPr>
                <w:rFonts w:ascii="Calibri" w:hAnsi="Calibri" w:cs="Arial"/>
              </w:rPr>
            </w:pPr>
            <w:r w:rsidRPr="001D5159">
              <w:rPr>
                <w:rFonts w:ascii="Calibri" w:hAnsi="Calibri" w:cs="Arial"/>
              </w:rPr>
              <w:t xml:space="preserve">Applicants should have a 1st or 2.1 honours degree (or equivalent) in a relevant subject. Relevant subjects include </w:t>
            </w:r>
            <w:r w:rsidR="00090D75" w:rsidRPr="001D5159">
              <w:rPr>
                <w:rFonts w:ascii="Calibri" w:hAnsi="Calibri" w:cs="Arial"/>
              </w:rPr>
              <w:t>Pharmacy</w:t>
            </w:r>
            <w:r w:rsidR="00090D75">
              <w:rPr>
                <w:rFonts w:ascii="Calibri" w:hAnsi="Calibri" w:cs="Arial"/>
              </w:rPr>
              <w:t>, Pharmaceutical</w:t>
            </w:r>
            <w:r w:rsidRPr="001D5159">
              <w:rPr>
                <w:rFonts w:ascii="Calibri" w:hAnsi="Calibri" w:cs="Arial"/>
              </w:rPr>
              <w:t xml:space="preserve"> Sciences, Biochemistry, Biological/Biomedical Sciences,</w:t>
            </w:r>
            <w:r w:rsidR="002F06D8" w:rsidRPr="001D5159">
              <w:rPr>
                <w:rFonts w:ascii="Calibri" w:hAnsi="Calibri" w:cs="Arial"/>
              </w:rPr>
              <w:t xml:space="preserve"> </w:t>
            </w:r>
            <w:r w:rsidRPr="001D5159">
              <w:rPr>
                <w:rFonts w:ascii="Calibri" w:hAnsi="Calibri" w:cs="Arial"/>
              </w:rPr>
              <w:t>Chemistry, Engineering</w:t>
            </w:r>
            <w:r w:rsidR="00E41AE4" w:rsidRPr="001D5159">
              <w:rPr>
                <w:rFonts w:ascii="Calibri" w:hAnsi="Calibri" w:cs="Arial"/>
              </w:rPr>
              <w:t xml:space="preserve">, or </w:t>
            </w:r>
            <w:r w:rsidRPr="001D5159">
              <w:rPr>
                <w:rFonts w:ascii="Calibri" w:hAnsi="Calibri" w:cs="Arial"/>
              </w:rPr>
              <w:t>a closely related discipline. Students who have a 2.2 honours degree and a Master’s degree may also be considered, but the School reserves the right to shortlist for interview only those applicants who have demonstrated high academic attainment to date</w:t>
            </w:r>
            <w:r w:rsidR="007523AE">
              <w:rPr>
                <w:rFonts w:ascii="Calibri" w:hAnsi="Calibri" w:cs="Arial"/>
              </w:rPr>
              <w:t>.</w:t>
            </w:r>
          </w:p>
          <w:p w14:paraId="04908960" w14:textId="747FBEA3" w:rsidR="00C315D7" w:rsidRPr="001D5159" w:rsidRDefault="00C315D7" w:rsidP="008B1ADC">
            <w:pPr>
              <w:rPr>
                <w:rFonts w:ascii="Calibri" w:hAnsi="Calibri"/>
              </w:rPr>
            </w:pPr>
          </w:p>
        </w:tc>
      </w:tr>
      <w:tr w:rsidR="007F3CD9" w:rsidRPr="001D5159" w14:paraId="20B23C1A" w14:textId="77777777" w:rsidTr="00873281">
        <w:trPr>
          <w:trHeight w:val="444"/>
        </w:trPr>
        <w:tc>
          <w:tcPr>
            <w:tcW w:w="1512" w:type="dxa"/>
            <w:shd w:val="clear" w:color="auto" w:fill="DEEAF6" w:themeFill="accent1" w:themeFillTint="33"/>
          </w:tcPr>
          <w:p w14:paraId="797CECE2" w14:textId="09D31F22" w:rsidR="007F3CD9" w:rsidRPr="001D5159" w:rsidRDefault="00695F66">
            <w:pPr>
              <w:rPr>
                <w:rFonts w:ascii="Calibri" w:hAnsi="Calibri"/>
                <w:b/>
              </w:rPr>
            </w:pPr>
            <w:r w:rsidRPr="001D5159">
              <w:rPr>
                <w:rFonts w:ascii="Calibri" w:hAnsi="Calibri"/>
                <w:b/>
              </w:rPr>
              <w:t>*</w:t>
            </w:r>
            <w:r w:rsidR="007F3CD9" w:rsidRPr="001D5159">
              <w:rPr>
                <w:rFonts w:ascii="Calibri" w:hAnsi="Calibri"/>
                <w:b/>
              </w:rPr>
              <w:t>Deadline for applications</w:t>
            </w:r>
          </w:p>
        </w:tc>
        <w:tc>
          <w:tcPr>
            <w:tcW w:w="7730" w:type="dxa"/>
          </w:tcPr>
          <w:p w14:paraId="489895A8" w14:textId="1F24BC1A" w:rsidR="007F3CD9" w:rsidRPr="001D5159" w:rsidRDefault="007F3CD9" w:rsidP="00C33F84">
            <w:pPr>
              <w:rPr>
                <w:rFonts w:ascii="Calibri" w:hAnsi="Calibri"/>
              </w:rPr>
            </w:pPr>
          </w:p>
        </w:tc>
      </w:tr>
      <w:tr w:rsidR="007F3CD9" w:rsidRPr="001D5159" w14:paraId="7A487D07" w14:textId="77777777" w:rsidTr="00873281">
        <w:trPr>
          <w:trHeight w:val="444"/>
        </w:trPr>
        <w:tc>
          <w:tcPr>
            <w:tcW w:w="1512" w:type="dxa"/>
            <w:shd w:val="clear" w:color="auto" w:fill="DEEAF6" w:themeFill="accent1" w:themeFillTint="33"/>
          </w:tcPr>
          <w:p w14:paraId="70B884C3" w14:textId="77777777" w:rsidR="007F3CD9" w:rsidRPr="001D5159" w:rsidRDefault="00695F66">
            <w:pPr>
              <w:rPr>
                <w:rFonts w:ascii="Calibri" w:hAnsi="Calibri"/>
                <w:b/>
              </w:rPr>
            </w:pPr>
            <w:r w:rsidRPr="001D5159">
              <w:rPr>
                <w:rFonts w:ascii="Calibri" w:hAnsi="Calibri"/>
                <w:b/>
              </w:rPr>
              <w:t>*</w:t>
            </w:r>
            <w:r w:rsidR="007F3CD9" w:rsidRPr="001D5159">
              <w:rPr>
                <w:rFonts w:ascii="Calibri" w:hAnsi="Calibri"/>
                <w:b/>
              </w:rPr>
              <w:t>How to apply / contacts</w:t>
            </w:r>
          </w:p>
        </w:tc>
        <w:tc>
          <w:tcPr>
            <w:tcW w:w="7730" w:type="dxa"/>
          </w:tcPr>
          <w:p w14:paraId="71CA2C71" w14:textId="21F3316D" w:rsidR="007F3CD9" w:rsidRPr="001D5159" w:rsidRDefault="007F3CD9">
            <w:pPr>
              <w:rPr>
                <w:rFonts w:ascii="Calibri" w:hAnsi="Calibri"/>
              </w:rPr>
            </w:pPr>
            <w:r w:rsidRPr="001D5159">
              <w:rPr>
                <w:rFonts w:ascii="Calibri" w:hAnsi="Calibri"/>
              </w:rPr>
              <w:t>Postgraduate Research applicants</w:t>
            </w:r>
            <w:r w:rsidR="007C3A10" w:rsidRPr="001D5159">
              <w:rPr>
                <w:rFonts w:ascii="Calibri" w:hAnsi="Calibri"/>
              </w:rPr>
              <w:t xml:space="preserve"> </w:t>
            </w:r>
            <w:r w:rsidRPr="001D5159">
              <w:rPr>
                <w:rFonts w:ascii="Calibri" w:hAnsi="Calibri"/>
              </w:rPr>
              <w:t xml:space="preserve">must have applied to Queen’s, via </w:t>
            </w:r>
            <w:r w:rsidR="00C33F84">
              <w:rPr>
                <w:rFonts w:ascii="Calibri" w:hAnsi="Calibri"/>
              </w:rPr>
              <w:t>the Direct Applications Portal.</w:t>
            </w:r>
          </w:p>
          <w:p w14:paraId="7417D1C6" w14:textId="77777777" w:rsidR="007F3CD9" w:rsidRPr="001D5159" w:rsidRDefault="007F3CD9">
            <w:pPr>
              <w:rPr>
                <w:rFonts w:ascii="Calibri" w:hAnsi="Calibri"/>
              </w:rPr>
            </w:pPr>
          </w:p>
          <w:p w14:paraId="50D79A55" w14:textId="77777777" w:rsidR="007F3CD9" w:rsidRPr="001D5159" w:rsidRDefault="00DD12B0">
            <w:pPr>
              <w:rPr>
                <w:rFonts w:ascii="Calibri" w:hAnsi="Calibri"/>
              </w:rPr>
            </w:pPr>
            <w:hyperlink r:id="rId7" w:history="1">
              <w:r w:rsidR="007F3CD9" w:rsidRPr="001D5159">
                <w:rPr>
                  <w:rStyle w:val="Hyperlink"/>
                  <w:rFonts w:ascii="Calibri" w:hAnsi="Calibri"/>
                </w:rPr>
                <w:t>https://dap.qub.ac.uk/portal/user/u_login.php</w:t>
              </w:r>
            </w:hyperlink>
            <w:r w:rsidR="007F3CD9" w:rsidRPr="001D5159">
              <w:rPr>
                <w:rFonts w:ascii="Calibri" w:hAnsi="Calibri"/>
              </w:rPr>
              <w:t xml:space="preserve"> </w:t>
            </w:r>
            <w:r w:rsidR="007F3CD9" w:rsidRPr="001D5159">
              <w:rPr>
                <w:rFonts w:ascii="Calibri" w:hAnsi="Calibri"/>
              </w:rPr>
              <w:br/>
            </w:r>
          </w:p>
        </w:tc>
      </w:tr>
      <w:tr w:rsidR="007F3CD9" w:rsidRPr="001D5159" w14:paraId="768977FD" w14:textId="77777777" w:rsidTr="00F120B1">
        <w:trPr>
          <w:trHeight w:val="1799"/>
        </w:trPr>
        <w:tc>
          <w:tcPr>
            <w:tcW w:w="1512" w:type="dxa"/>
            <w:shd w:val="clear" w:color="auto" w:fill="DEEAF6" w:themeFill="accent1" w:themeFillTint="33"/>
          </w:tcPr>
          <w:p w14:paraId="49F160B1" w14:textId="77777777" w:rsidR="007F3CD9" w:rsidRPr="001D5159" w:rsidRDefault="007F3CD9">
            <w:pPr>
              <w:rPr>
                <w:rFonts w:ascii="Calibri" w:hAnsi="Calibri"/>
                <w:b/>
              </w:rPr>
            </w:pPr>
            <w:r w:rsidRPr="001D5159">
              <w:rPr>
                <w:rFonts w:ascii="Calibri" w:hAnsi="Calibri"/>
                <w:b/>
              </w:rPr>
              <w:t xml:space="preserve">Relevant links </w:t>
            </w:r>
            <w:r w:rsidR="001B792D" w:rsidRPr="001D5159">
              <w:rPr>
                <w:rFonts w:ascii="Calibri" w:hAnsi="Calibri"/>
                <w:b/>
              </w:rPr>
              <w:t xml:space="preserve">/ more information </w:t>
            </w:r>
          </w:p>
          <w:p w14:paraId="4C17368C" w14:textId="77777777" w:rsidR="007F3CD9" w:rsidRPr="001D5159" w:rsidRDefault="007F3CD9">
            <w:pPr>
              <w:rPr>
                <w:rFonts w:ascii="Calibri" w:hAnsi="Calibri"/>
              </w:rPr>
            </w:pPr>
          </w:p>
        </w:tc>
        <w:tc>
          <w:tcPr>
            <w:tcW w:w="7730" w:type="dxa"/>
          </w:tcPr>
          <w:p w14:paraId="3194874E" w14:textId="77777777" w:rsidR="007F3CD9" w:rsidRPr="001D5159" w:rsidRDefault="007F3CD9">
            <w:pPr>
              <w:rPr>
                <w:rFonts w:ascii="Calibri" w:hAnsi="Calibri"/>
              </w:rPr>
            </w:pPr>
          </w:p>
          <w:p w14:paraId="2A178B23" w14:textId="77777777" w:rsidR="007F3CD9" w:rsidRPr="001D5159" w:rsidRDefault="00DD12B0">
            <w:pPr>
              <w:rPr>
                <w:rFonts w:ascii="Calibri" w:hAnsi="Calibri"/>
              </w:rPr>
            </w:pPr>
            <w:hyperlink r:id="rId8" w:history="1">
              <w:r w:rsidR="007C3A10" w:rsidRPr="001D5159">
                <w:rPr>
                  <w:rStyle w:val="Hyperlink"/>
                  <w:rFonts w:ascii="Calibri" w:hAnsi="Calibri"/>
                </w:rPr>
                <w:t>http://www.qub.ac.uk/schools/SchoolofPharmacy/Research/PostgraduatePositions/</w:t>
              </w:r>
            </w:hyperlink>
          </w:p>
          <w:p w14:paraId="64418259" w14:textId="77777777" w:rsidR="007C3A10" w:rsidRPr="001D5159" w:rsidRDefault="007C3A10">
            <w:pPr>
              <w:rPr>
                <w:rFonts w:ascii="Calibri" w:hAnsi="Calibri"/>
              </w:rPr>
            </w:pPr>
          </w:p>
          <w:p w14:paraId="403278DB" w14:textId="77777777" w:rsidR="007C3A10" w:rsidRPr="001D5159" w:rsidRDefault="00DD12B0">
            <w:pPr>
              <w:rPr>
                <w:rStyle w:val="Hyperlink"/>
                <w:rFonts w:ascii="Calibri" w:hAnsi="Calibri"/>
              </w:rPr>
            </w:pPr>
            <w:hyperlink r:id="rId9" w:history="1">
              <w:r w:rsidR="007C3A10" w:rsidRPr="001D5159">
                <w:rPr>
                  <w:rStyle w:val="Hyperlink"/>
                  <w:rFonts w:ascii="Calibri" w:hAnsi="Calibri"/>
                </w:rPr>
                <w:t>http://www.qub.ac.uk/schools/SchoolofPharmacy/Research/</w:t>
              </w:r>
            </w:hyperlink>
          </w:p>
          <w:p w14:paraId="1CF021AD" w14:textId="77777777" w:rsidR="00960566" w:rsidRPr="001D5159" w:rsidRDefault="00960566" w:rsidP="00960566">
            <w:pPr>
              <w:rPr>
                <w:rFonts w:ascii="Calibri" w:hAnsi="Calibri"/>
              </w:rPr>
            </w:pPr>
          </w:p>
          <w:p w14:paraId="6B53524E" w14:textId="3A9F269F" w:rsidR="007C3A10" w:rsidRPr="001D5159" w:rsidRDefault="007C3A10">
            <w:pPr>
              <w:rPr>
                <w:rFonts w:ascii="Calibri" w:hAnsi="Calibri"/>
              </w:rPr>
            </w:pPr>
          </w:p>
        </w:tc>
      </w:tr>
      <w:tr w:rsidR="001B792D" w:rsidRPr="001D5159" w14:paraId="047D132B" w14:textId="77777777" w:rsidTr="00873281">
        <w:trPr>
          <w:trHeight w:val="576"/>
        </w:trPr>
        <w:tc>
          <w:tcPr>
            <w:tcW w:w="1512" w:type="dxa"/>
            <w:shd w:val="clear" w:color="auto" w:fill="DEEAF6" w:themeFill="accent1" w:themeFillTint="33"/>
          </w:tcPr>
          <w:p w14:paraId="12CD1648" w14:textId="77777777" w:rsidR="001B792D" w:rsidRPr="001D5159" w:rsidRDefault="001B792D">
            <w:pPr>
              <w:rPr>
                <w:rFonts w:ascii="Calibri" w:hAnsi="Calibri"/>
                <w:b/>
              </w:rPr>
            </w:pPr>
            <w:r w:rsidRPr="001D5159">
              <w:rPr>
                <w:rFonts w:ascii="Calibri" w:hAnsi="Calibri"/>
                <w:b/>
              </w:rPr>
              <w:t>Keywords for search filters</w:t>
            </w:r>
          </w:p>
        </w:tc>
        <w:tc>
          <w:tcPr>
            <w:tcW w:w="7730" w:type="dxa"/>
          </w:tcPr>
          <w:p w14:paraId="45B28615" w14:textId="77777777" w:rsidR="001B792D" w:rsidRDefault="00B669A5" w:rsidP="0066260E">
            <w:pPr>
              <w:jc w:val="both"/>
              <w:rPr>
                <w:rFonts w:ascii="Calibri" w:hAnsi="Calibri"/>
              </w:rPr>
            </w:pPr>
            <w:r>
              <w:rPr>
                <w:rFonts w:ascii="Calibri" w:hAnsi="Calibri"/>
              </w:rPr>
              <w:t>Sustainable development goals, neglected tropical diseases, leishmaniasis,</w:t>
            </w:r>
          </w:p>
          <w:p w14:paraId="60DC74E3" w14:textId="7EB1C887" w:rsidR="00B669A5" w:rsidRPr="001D5159" w:rsidRDefault="00B669A5" w:rsidP="0066260E">
            <w:pPr>
              <w:jc w:val="both"/>
              <w:rPr>
                <w:rFonts w:ascii="Calibri" w:hAnsi="Calibri"/>
              </w:rPr>
            </w:pPr>
            <w:r>
              <w:rPr>
                <w:rFonts w:ascii="Calibri" w:hAnsi="Calibri"/>
              </w:rPr>
              <w:t>Nanomedicine, advanced processing</w:t>
            </w:r>
          </w:p>
        </w:tc>
      </w:tr>
      <w:tr w:rsidR="001B792D" w:rsidRPr="001D5159" w14:paraId="0AC7B4C0" w14:textId="77777777" w:rsidTr="00873281">
        <w:trPr>
          <w:trHeight w:val="470"/>
        </w:trPr>
        <w:tc>
          <w:tcPr>
            <w:tcW w:w="1512" w:type="dxa"/>
            <w:shd w:val="clear" w:color="auto" w:fill="DEEAF6" w:themeFill="accent1" w:themeFillTint="33"/>
          </w:tcPr>
          <w:p w14:paraId="4D54FEE9" w14:textId="77777777" w:rsidR="001B792D" w:rsidRPr="001D5159" w:rsidRDefault="001B792D">
            <w:pPr>
              <w:rPr>
                <w:rFonts w:ascii="Calibri" w:hAnsi="Calibri"/>
                <w:b/>
              </w:rPr>
            </w:pPr>
            <w:r w:rsidRPr="001D5159">
              <w:rPr>
                <w:rFonts w:ascii="Calibri" w:hAnsi="Calibri"/>
                <w:b/>
              </w:rPr>
              <w:lastRenderedPageBreak/>
              <w:t>Training provided through the research project</w:t>
            </w:r>
          </w:p>
        </w:tc>
        <w:tc>
          <w:tcPr>
            <w:tcW w:w="7730" w:type="dxa"/>
          </w:tcPr>
          <w:p w14:paraId="3D9C554A" w14:textId="7F414D6C" w:rsidR="00090D75" w:rsidRDefault="00B669A5" w:rsidP="0066260E">
            <w:pPr>
              <w:jc w:val="both"/>
              <w:rPr>
                <w:rFonts w:ascii="Calibri" w:hAnsi="Calibri"/>
              </w:rPr>
            </w:pPr>
            <w:r>
              <w:rPr>
                <w:rFonts w:ascii="Calibri" w:hAnsi="Calibri"/>
              </w:rPr>
              <w:t>Nanomedicine, advanced processing, amorphous, liposome, in vitro drug release and permeability assay, ex-vivo cell assay, process analytical technologies</w:t>
            </w:r>
          </w:p>
          <w:p w14:paraId="50C40384" w14:textId="01BCA897" w:rsidR="00090D75" w:rsidRPr="001D5159" w:rsidRDefault="00090D75" w:rsidP="00090D75">
            <w:pPr>
              <w:jc w:val="both"/>
              <w:rPr>
                <w:rFonts w:ascii="Calibri" w:hAnsi="Calibri"/>
              </w:rPr>
            </w:pPr>
          </w:p>
        </w:tc>
      </w:tr>
      <w:tr w:rsidR="001B792D" w:rsidRPr="001D5159" w14:paraId="35AA849E" w14:textId="77777777" w:rsidTr="00873281">
        <w:trPr>
          <w:trHeight w:val="470"/>
        </w:trPr>
        <w:tc>
          <w:tcPr>
            <w:tcW w:w="1512" w:type="dxa"/>
            <w:shd w:val="clear" w:color="auto" w:fill="DEEAF6" w:themeFill="accent1" w:themeFillTint="33"/>
          </w:tcPr>
          <w:p w14:paraId="2A6DDC67" w14:textId="77777777" w:rsidR="001B792D" w:rsidRPr="001D5159" w:rsidRDefault="001B792D">
            <w:pPr>
              <w:rPr>
                <w:rFonts w:ascii="Calibri" w:hAnsi="Calibri"/>
                <w:b/>
              </w:rPr>
            </w:pPr>
            <w:r w:rsidRPr="001D5159">
              <w:rPr>
                <w:rFonts w:ascii="Calibri" w:hAnsi="Calibri"/>
                <w:b/>
              </w:rPr>
              <w:t>Expected impact activities</w:t>
            </w:r>
          </w:p>
        </w:tc>
        <w:tc>
          <w:tcPr>
            <w:tcW w:w="7730" w:type="dxa"/>
          </w:tcPr>
          <w:p w14:paraId="53AD2D2A" w14:textId="06997277" w:rsidR="001B792D" w:rsidRPr="001D5159" w:rsidRDefault="001B792D" w:rsidP="0066260E">
            <w:pPr>
              <w:jc w:val="both"/>
              <w:rPr>
                <w:rFonts w:ascii="Calibri" w:hAnsi="Calibri"/>
              </w:rPr>
            </w:pPr>
          </w:p>
        </w:tc>
      </w:tr>
    </w:tbl>
    <w:p w14:paraId="69AE6B80" w14:textId="77777777" w:rsidR="00375356" w:rsidRPr="001D5159" w:rsidRDefault="00375356">
      <w:pPr>
        <w:rPr>
          <w:rFonts w:ascii="Calibri" w:hAnsi="Calibri"/>
        </w:rPr>
      </w:pPr>
    </w:p>
    <w:sectPr w:rsidR="00375356" w:rsidRPr="001D51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B85528"/>
    <w:multiLevelType w:val="hybridMultilevel"/>
    <w:tmpl w:val="5FF83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3CD9"/>
    <w:rsid w:val="00000375"/>
    <w:rsid w:val="00001543"/>
    <w:rsid w:val="00002F77"/>
    <w:rsid w:val="00012915"/>
    <w:rsid w:val="000140E0"/>
    <w:rsid w:val="00017B3A"/>
    <w:rsid w:val="000211E7"/>
    <w:rsid w:val="00036AC1"/>
    <w:rsid w:val="0006730B"/>
    <w:rsid w:val="0007487E"/>
    <w:rsid w:val="00074FC2"/>
    <w:rsid w:val="00076683"/>
    <w:rsid w:val="0008106D"/>
    <w:rsid w:val="00087903"/>
    <w:rsid w:val="00090D75"/>
    <w:rsid w:val="00093ED6"/>
    <w:rsid w:val="000976C2"/>
    <w:rsid w:val="000A78A3"/>
    <w:rsid w:val="000B1968"/>
    <w:rsid w:val="000B5232"/>
    <w:rsid w:val="000B5533"/>
    <w:rsid w:val="000B6594"/>
    <w:rsid w:val="000C6238"/>
    <w:rsid w:val="000D526E"/>
    <w:rsid w:val="000F0B0E"/>
    <w:rsid w:val="000F380D"/>
    <w:rsid w:val="000F550F"/>
    <w:rsid w:val="000F6B4D"/>
    <w:rsid w:val="000F6C8E"/>
    <w:rsid w:val="000F6CDA"/>
    <w:rsid w:val="00100C14"/>
    <w:rsid w:val="00114809"/>
    <w:rsid w:val="001215F1"/>
    <w:rsid w:val="00125BB4"/>
    <w:rsid w:val="001262AC"/>
    <w:rsid w:val="00127B6D"/>
    <w:rsid w:val="00131E69"/>
    <w:rsid w:val="0013226E"/>
    <w:rsid w:val="00136716"/>
    <w:rsid w:val="00136A7C"/>
    <w:rsid w:val="0014119A"/>
    <w:rsid w:val="00147201"/>
    <w:rsid w:val="00152845"/>
    <w:rsid w:val="00152DAA"/>
    <w:rsid w:val="00152DD3"/>
    <w:rsid w:val="00152E17"/>
    <w:rsid w:val="00157E70"/>
    <w:rsid w:val="001757EF"/>
    <w:rsid w:val="001865C3"/>
    <w:rsid w:val="00190974"/>
    <w:rsid w:val="001976E1"/>
    <w:rsid w:val="001B35A8"/>
    <w:rsid w:val="001B56F1"/>
    <w:rsid w:val="001B7418"/>
    <w:rsid w:val="001B792D"/>
    <w:rsid w:val="001B7A47"/>
    <w:rsid w:val="001C09BA"/>
    <w:rsid w:val="001C15E7"/>
    <w:rsid w:val="001C36D8"/>
    <w:rsid w:val="001C59A2"/>
    <w:rsid w:val="001C6CFE"/>
    <w:rsid w:val="001D5159"/>
    <w:rsid w:val="001D5A77"/>
    <w:rsid w:val="001E0C79"/>
    <w:rsid w:val="001E10DB"/>
    <w:rsid w:val="001E59D3"/>
    <w:rsid w:val="001E6AE7"/>
    <w:rsid w:val="001F273F"/>
    <w:rsid w:val="001F700A"/>
    <w:rsid w:val="002004B3"/>
    <w:rsid w:val="0020192E"/>
    <w:rsid w:val="0020699C"/>
    <w:rsid w:val="00211ADC"/>
    <w:rsid w:val="0023305E"/>
    <w:rsid w:val="00234A97"/>
    <w:rsid w:val="002438AA"/>
    <w:rsid w:val="0024565D"/>
    <w:rsid w:val="00257E72"/>
    <w:rsid w:val="002663D0"/>
    <w:rsid w:val="002679A5"/>
    <w:rsid w:val="00270CA4"/>
    <w:rsid w:val="00275E36"/>
    <w:rsid w:val="00276A24"/>
    <w:rsid w:val="00286380"/>
    <w:rsid w:val="002974D2"/>
    <w:rsid w:val="002A0180"/>
    <w:rsid w:val="002A22B2"/>
    <w:rsid w:val="002A6F4F"/>
    <w:rsid w:val="002B644E"/>
    <w:rsid w:val="002B6455"/>
    <w:rsid w:val="002C1BB6"/>
    <w:rsid w:val="002E0374"/>
    <w:rsid w:val="002E6701"/>
    <w:rsid w:val="002F06D8"/>
    <w:rsid w:val="002F1A6C"/>
    <w:rsid w:val="002F38B4"/>
    <w:rsid w:val="002F3D8F"/>
    <w:rsid w:val="00300B77"/>
    <w:rsid w:val="00303DAB"/>
    <w:rsid w:val="00312241"/>
    <w:rsid w:val="003125A1"/>
    <w:rsid w:val="00315F1B"/>
    <w:rsid w:val="00322E90"/>
    <w:rsid w:val="0034159F"/>
    <w:rsid w:val="003418CF"/>
    <w:rsid w:val="00342E0B"/>
    <w:rsid w:val="003437FB"/>
    <w:rsid w:val="00346EA7"/>
    <w:rsid w:val="00347872"/>
    <w:rsid w:val="00353B81"/>
    <w:rsid w:val="0037391E"/>
    <w:rsid w:val="00374800"/>
    <w:rsid w:val="00375356"/>
    <w:rsid w:val="00381594"/>
    <w:rsid w:val="003862E4"/>
    <w:rsid w:val="00396B87"/>
    <w:rsid w:val="003A2015"/>
    <w:rsid w:val="003A233A"/>
    <w:rsid w:val="003A50B5"/>
    <w:rsid w:val="003A76E9"/>
    <w:rsid w:val="003B22CC"/>
    <w:rsid w:val="003B6BB5"/>
    <w:rsid w:val="003C0DD9"/>
    <w:rsid w:val="003C14F2"/>
    <w:rsid w:val="003D1166"/>
    <w:rsid w:val="003E3D1A"/>
    <w:rsid w:val="003E4D9E"/>
    <w:rsid w:val="003F5DA8"/>
    <w:rsid w:val="003F716D"/>
    <w:rsid w:val="00403319"/>
    <w:rsid w:val="0040602C"/>
    <w:rsid w:val="00407ED6"/>
    <w:rsid w:val="00420A13"/>
    <w:rsid w:val="0043514D"/>
    <w:rsid w:val="00437BE9"/>
    <w:rsid w:val="00452039"/>
    <w:rsid w:val="004658F1"/>
    <w:rsid w:val="0047023E"/>
    <w:rsid w:val="0047276F"/>
    <w:rsid w:val="00474150"/>
    <w:rsid w:val="00480978"/>
    <w:rsid w:val="00480D4A"/>
    <w:rsid w:val="0048607D"/>
    <w:rsid w:val="004874AA"/>
    <w:rsid w:val="00495498"/>
    <w:rsid w:val="004A4702"/>
    <w:rsid w:val="004C23B6"/>
    <w:rsid w:val="004C36C5"/>
    <w:rsid w:val="004C4456"/>
    <w:rsid w:val="004C5821"/>
    <w:rsid w:val="004C6CB4"/>
    <w:rsid w:val="004D2EF5"/>
    <w:rsid w:val="004D7242"/>
    <w:rsid w:val="004E5754"/>
    <w:rsid w:val="004E57B7"/>
    <w:rsid w:val="004F4713"/>
    <w:rsid w:val="004F57F3"/>
    <w:rsid w:val="00502C57"/>
    <w:rsid w:val="00507600"/>
    <w:rsid w:val="00527250"/>
    <w:rsid w:val="0053253B"/>
    <w:rsid w:val="0053628D"/>
    <w:rsid w:val="00540AEB"/>
    <w:rsid w:val="00541A46"/>
    <w:rsid w:val="00550AAE"/>
    <w:rsid w:val="00553AB1"/>
    <w:rsid w:val="0056009A"/>
    <w:rsid w:val="00567EBE"/>
    <w:rsid w:val="00571B6D"/>
    <w:rsid w:val="0058648B"/>
    <w:rsid w:val="005A4DBD"/>
    <w:rsid w:val="005B1A39"/>
    <w:rsid w:val="005B5E39"/>
    <w:rsid w:val="005B7F83"/>
    <w:rsid w:val="005D1843"/>
    <w:rsid w:val="005D4DF9"/>
    <w:rsid w:val="005E19CD"/>
    <w:rsid w:val="005F2741"/>
    <w:rsid w:val="005F301D"/>
    <w:rsid w:val="00636529"/>
    <w:rsid w:val="00636A02"/>
    <w:rsid w:val="0064028D"/>
    <w:rsid w:val="00640638"/>
    <w:rsid w:val="0064387C"/>
    <w:rsid w:val="0064678F"/>
    <w:rsid w:val="00656476"/>
    <w:rsid w:val="00657EC8"/>
    <w:rsid w:val="0066260E"/>
    <w:rsid w:val="0066316A"/>
    <w:rsid w:val="00663A1A"/>
    <w:rsid w:val="006815A5"/>
    <w:rsid w:val="00695F66"/>
    <w:rsid w:val="006977CC"/>
    <w:rsid w:val="006B2D8B"/>
    <w:rsid w:val="006B5E92"/>
    <w:rsid w:val="006C2131"/>
    <w:rsid w:val="006C5676"/>
    <w:rsid w:val="006C60CA"/>
    <w:rsid w:val="006C6439"/>
    <w:rsid w:val="006C7069"/>
    <w:rsid w:val="006C778B"/>
    <w:rsid w:val="006D1994"/>
    <w:rsid w:val="006E4E27"/>
    <w:rsid w:val="006F3BF0"/>
    <w:rsid w:val="006F6EA4"/>
    <w:rsid w:val="00703E40"/>
    <w:rsid w:val="00704886"/>
    <w:rsid w:val="00705D82"/>
    <w:rsid w:val="00720F2B"/>
    <w:rsid w:val="007268FC"/>
    <w:rsid w:val="00727F85"/>
    <w:rsid w:val="007347D4"/>
    <w:rsid w:val="007523AE"/>
    <w:rsid w:val="0075794A"/>
    <w:rsid w:val="00757A63"/>
    <w:rsid w:val="007627E0"/>
    <w:rsid w:val="0076752E"/>
    <w:rsid w:val="0077082C"/>
    <w:rsid w:val="00771690"/>
    <w:rsid w:val="00771E79"/>
    <w:rsid w:val="0077245E"/>
    <w:rsid w:val="00776188"/>
    <w:rsid w:val="00781A8B"/>
    <w:rsid w:val="00781ED6"/>
    <w:rsid w:val="00782E09"/>
    <w:rsid w:val="00793FA5"/>
    <w:rsid w:val="0079612E"/>
    <w:rsid w:val="007B185B"/>
    <w:rsid w:val="007B1FB4"/>
    <w:rsid w:val="007B2C32"/>
    <w:rsid w:val="007B2E3E"/>
    <w:rsid w:val="007B515E"/>
    <w:rsid w:val="007B5CF8"/>
    <w:rsid w:val="007B6E4A"/>
    <w:rsid w:val="007C3A10"/>
    <w:rsid w:val="007D2A36"/>
    <w:rsid w:val="007E0D0E"/>
    <w:rsid w:val="007E1054"/>
    <w:rsid w:val="007E6E7C"/>
    <w:rsid w:val="007F3B9F"/>
    <w:rsid w:val="007F3CD9"/>
    <w:rsid w:val="007F7C74"/>
    <w:rsid w:val="008022E0"/>
    <w:rsid w:val="0081399F"/>
    <w:rsid w:val="00821CE6"/>
    <w:rsid w:val="00823089"/>
    <w:rsid w:val="00835A1C"/>
    <w:rsid w:val="00836A05"/>
    <w:rsid w:val="0085153F"/>
    <w:rsid w:val="00854482"/>
    <w:rsid w:val="0085462F"/>
    <w:rsid w:val="00862594"/>
    <w:rsid w:val="0087029C"/>
    <w:rsid w:val="00873281"/>
    <w:rsid w:val="00876D33"/>
    <w:rsid w:val="00880D9A"/>
    <w:rsid w:val="0088290A"/>
    <w:rsid w:val="00884B0B"/>
    <w:rsid w:val="0088648A"/>
    <w:rsid w:val="0089003B"/>
    <w:rsid w:val="00890EB8"/>
    <w:rsid w:val="008937DE"/>
    <w:rsid w:val="00893C50"/>
    <w:rsid w:val="00897BAA"/>
    <w:rsid w:val="008A002F"/>
    <w:rsid w:val="008A1B84"/>
    <w:rsid w:val="008B1ADC"/>
    <w:rsid w:val="008C083D"/>
    <w:rsid w:val="008F1C24"/>
    <w:rsid w:val="00901CF2"/>
    <w:rsid w:val="00911493"/>
    <w:rsid w:val="00925FA3"/>
    <w:rsid w:val="009279B9"/>
    <w:rsid w:val="009453CE"/>
    <w:rsid w:val="0095334C"/>
    <w:rsid w:val="00956BE2"/>
    <w:rsid w:val="00957551"/>
    <w:rsid w:val="00960566"/>
    <w:rsid w:val="00981E1C"/>
    <w:rsid w:val="00982267"/>
    <w:rsid w:val="00982CC7"/>
    <w:rsid w:val="00983AD0"/>
    <w:rsid w:val="00991636"/>
    <w:rsid w:val="00993573"/>
    <w:rsid w:val="00996932"/>
    <w:rsid w:val="009B03F1"/>
    <w:rsid w:val="009B569A"/>
    <w:rsid w:val="009D2BCC"/>
    <w:rsid w:val="009D483E"/>
    <w:rsid w:val="009D4AE3"/>
    <w:rsid w:val="009F0F1A"/>
    <w:rsid w:val="009F4EDF"/>
    <w:rsid w:val="00A00B98"/>
    <w:rsid w:val="00A0196B"/>
    <w:rsid w:val="00A05C2D"/>
    <w:rsid w:val="00A131B2"/>
    <w:rsid w:val="00A14FEA"/>
    <w:rsid w:val="00A24586"/>
    <w:rsid w:val="00A2502A"/>
    <w:rsid w:val="00A30D12"/>
    <w:rsid w:val="00A3441A"/>
    <w:rsid w:val="00A354B3"/>
    <w:rsid w:val="00A404C0"/>
    <w:rsid w:val="00A4488B"/>
    <w:rsid w:val="00A51E47"/>
    <w:rsid w:val="00A768A4"/>
    <w:rsid w:val="00A907D7"/>
    <w:rsid w:val="00A90948"/>
    <w:rsid w:val="00A946F0"/>
    <w:rsid w:val="00AA53C1"/>
    <w:rsid w:val="00AB4CB5"/>
    <w:rsid w:val="00AB72A5"/>
    <w:rsid w:val="00AB76CD"/>
    <w:rsid w:val="00AC07AE"/>
    <w:rsid w:val="00AC1FE9"/>
    <w:rsid w:val="00AD429E"/>
    <w:rsid w:val="00AD6DB6"/>
    <w:rsid w:val="00AE15FE"/>
    <w:rsid w:val="00AF1612"/>
    <w:rsid w:val="00AF3133"/>
    <w:rsid w:val="00B030A3"/>
    <w:rsid w:val="00B07BDF"/>
    <w:rsid w:val="00B1507C"/>
    <w:rsid w:val="00B160F9"/>
    <w:rsid w:val="00B16E01"/>
    <w:rsid w:val="00B21B3C"/>
    <w:rsid w:val="00B27846"/>
    <w:rsid w:val="00B359EF"/>
    <w:rsid w:val="00B363F2"/>
    <w:rsid w:val="00B40805"/>
    <w:rsid w:val="00B40C54"/>
    <w:rsid w:val="00B42F58"/>
    <w:rsid w:val="00B44FF9"/>
    <w:rsid w:val="00B47154"/>
    <w:rsid w:val="00B50BAC"/>
    <w:rsid w:val="00B55E28"/>
    <w:rsid w:val="00B6354C"/>
    <w:rsid w:val="00B65886"/>
    <w:rsid w:val="00B669A5"/>
    <w:rsid w:val="00B703CE"/>
    <w:rsid w:val="00B937DC"/>
    <w:rsid w:val="00BA71ED"/>
    <w:rsid w:val="00BA75A3"/>
    <w:rsid w:val="00BB6F08"/>
    <w:rsid w:val="00BC2944"/>
    <w:rsid w:val="00BC3878"/>
    <w:rsid w:val="00BE032B"/>
    <w:rsid w:val="00BE346B"/>
    <w:rsid w:val="00BF08BD"/>
    <w:rsid w:val="00BF17EC"/>
    <w:rsid w:val="00BF4B26"/>
    <w:rsid w:val="00BF57DC"/>
    <w:rsid w:val="00C12418"/>
    <w:rsid w:val="00C2183A"/>
    <w:rsid w:val="00C263B0"/>
    <w:rsid w:val="00C315D7"/>
    <w:rsid w:val="00C31A8A"/>
    <w:rsid w:val="00C33F84"/>
    <w:rsid w:val="00C3441B"/>
    <w:rsid w:val="00C35113"/>
    <w:rsid w:val="00C428CF"/>
    <w:rsid w:val="00C50D2D"/>
    <w:rsid w:val="00C519E9"/>
    <w:rsid w:val="00C57CF9"/>
    <w:rsid w:val="00C6334C"/>
    <w:rsid w:val="00C66B4F"/>
    <w:rsid w:val="00C7500B"/>
    <w:rsid w:val="00C861B6"/>
    <w:rsid w:val="00C876DB"/>
    <w:rsid w:val="00C912B9"/>
    <w:rsid w:val="00C938C4"/>
    <w:rsid w:val="00CA2E64"/>
    <w:rsid w:val="00CA3E08"/>
    <w:rsid w:val="00CA70D8"/>
    <w:rsid w:val="00CB3D31"/>
    <w:rsid w:val="00CC767D"/>
    <w:rsid w:val="00CD4D50"/>
    <w:rsid w:val="00CE1429"/>
    <w:rsid w:val="00CE16CA"/>
    <w:rsid w:val="00CE50BE"/>
    <w:rsid w:val="00CE6CFB"/>
    <w:rsid w:val="00D00807"/>
    <w:rsid w:val="00D0311E"/>
    <w:rsid w:val="00D063DA"/>
    <w:rsid w:val="00D113D5"/>
    <w:rsid w:val="00D11B48"/>
    <w:rsid w:val="00D1708D"/>
    <w:rsid w:val="00D23483"/>
    <w:rsid w:val="00D31D29"/>
    <w:rsid w:val="00D367BF"/>
    <w:rsid w:val="00D5030D"/>
    <w:rsid w:val="00D5690F"/>
    <w:rsid w:val="00D57854"/>
    <w:rsid w:val="00D64E36"/>
    <w:rsid w:val="00D804A3"/>
    <w:rsid w:val="00D80D41"/>
    <w:rsid w:val="00D82FEF"/>
    <w:rsid w:val="00D84A9F"/>
    <w:rsid w:val="00D91A1F"/>
    <w:rsid w:val="00DA1273"/>
    <w:rsid w:val="00DA3F99"/>
    <w:rsid w:val="00DB009E"/>
    <w:rsid w:val="00DB437C"/>
    <w:rsid w:val="00DB450E"/>
    <w:rsid w:val="00DB709B"/>
    <w:rsid w:val="00DC5B83"/>
    <w:rsid w:val="00DD12B0"/>
    <w:rsid w:val="00DD1D77"/>
    <w:rsid w:val="00DD6932"/>
    <w:rsid w:val="00DF148B"/>
    <w:rsid w:val="00E11BB2"/>
    <w:rsid w:val="00E1277F"/>
    <w:rsid w:val="00E166B5"/>
    <w:rsid w:val="00E177D8"/>
    <w:rsid w:val="00E2148C"/>
    <w:rsid w:val="00E27D11"/>
    <w:rsid w:val="00E35E2D"/>
    <w:rsid w:val="00E36870"/>
    <w:rsid w:val="00E41AE4"/>
    <w:rsid w:val="00E44D18"/>
    <w:rsid w:val="00E471FE"/>
    <w:rsid w:val="00E5373D"/>
    <w:rsid w:val="00E55956"/>
    <w:rsid w:val="00E618A6"/>
    <w:rsid w:val="00E62BE0"/>
    <w:rsid w:val="00E720D9"/>
    <w:rsid w:val="00E721FA"/>
    <w:rsid w:val="00E731E0"/>
    <w:rsid w:val="00E76C26"/>
    <w:rsid w:val="00E93C8B"/>
    <w:rsid w:val="00EA02F6"/>
    <w:rsid w:val="00EA0D01"/>
    <w:rsid w:val="00EA70C2"/>
    <w:rsid w:val="00EC4DE0"/>
    <w:rsid w:val="00EC505E"/>
    <w:rsid w:val="00ED21A7"/>
    <w:rsid w:val="00ED5C21"/>
    <w:rsid w:val="00EE11D1"/>
    <w:rsid w:val="00EE14CB"/>
    <w:rsid w:val="00EE3B21"/>
    <w:rsid w:val="00EE5C5D"/>
    <w:rsid w:val="00EE693D"/>
    <w:rsid w:val="00EF23A4"/>
    <w:rsid w:val="00EF271B"/>
    <w:rsid w:val="00F1151C"/>
    <w:rsid w:val="00F11771"/>
    <w:rsid w:val="00F120B1"/>
    <w:rsid w:val="00F2645B"/>
    <w:rsid w:val="00F276FA"/>
    <w:rsid w:val="00F333AB"/>
    <w:rsid w:val="00F376E8"/>
    <w:rsid w:val="00F45400"/>
    <w:rsid w:val="00F52902"/>
    <w:rsid w:val="00F53AD2"/>
    <w:rsid w:val="00F61002"/>
    <w:rsid w:val="00F74680"/>
    <w:rsid w:val="00F76DAC"/>
    <w:rsid w:val="00F81886"/>
    <w:rsid w:val="00F8266B"/>
    <w:rsid w:val="00F82BDB"/>
    <w:rsid w:val="00F848EA"/>
    <w:rsid w:val="00F90DB4"/>
    <w:rsid w:val="00FB1B0D"/>
    <w:rsid w:val="00FB3233"/>
    <w:rsid w:val="00FB6942"/>
    <w:rsid w:val="00FC08F5"/>
    <w:rsid w:val="00FC2092"/>
    <w:rsid w:val="00FC4575"/>
    <w:rsid w:val="00FD37C6"/>
    <w:rsid w:val="00FD72DC"/>
    <w:rsid w:val="00FE66B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8F7BBB"/>
  <w15:docId w15:val="{B8791B8A-7F24-3943-9643-477040351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3CD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F3C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F3CD9"/>
    <w:rPr>
      <w:color w:val="0563C1" w:themeColor="hyperlink"/>
      <w:u w:val="single"/>
    </w:rPr>
  </w:style>
  <w:style w:type="character" w:customStyle="1" w:styleId="Heading1Char">
    <w:name w:val="Heading 1 Char"/>
    <w:basedOn w:val="DefaultParagraphFont"/>
    <w:link w:val="Heading1"/>
    <w:uiPriority w:val="9"/>
    <w:rsid w:val="007F3CD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695F66"/>
    <w:pPr>
      <w:ind w:left="720"/>
      <w:contextualSpacing/>
    </w:pPr>
  </w:style>
  <w:style w:type="paragraph" w:styleId="BalloonText">
    <w:name w:val="Balloon Text"/>
    <w:basedOn w:val="Normal"/>
    <w:link w:val="BalloonTextChar"/>
    <w:uiPriority w:val="99"/>
    <w:semiHidden/>
    <w:unhideWhenUsed/>
    <w:rsid w:val="00BA71E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71ED"/>
    <w:rPr>
      <w:rFonts w:ascii="Lucida Grande" w:hAnsi="Lucida Grande" w:cs="Lucida Grande"/>
      <w:sz w:val="18"/>
      <w:szCs w:val="18"/>
    </w:rPr>
  </w:style>
  <w:style w:type="character" w:styleId="FollowedHyperlink">
    <w:name w:val="FollowedHyperlink"/>
    <w:basedOn w:val="DefaultParagraphFont"/>
    <w:uiPriority w:val="99"/>
    <w:semiHidden/>
    <w:unhideWhenUsed/>
    <w:rsid w:val="00E41AE4"/>
    <w:rPr>
      <w:color w:val="954F72" w:themeColor="followedHyperlink"/>
      <w:u w:val="single"/>
    </w:rPr>
  </w:style>
  <w:style w:type="character" w:customStyle="1" w:styleId="nowrap">
    <w:name w:val="nowrap"/>
    <w:basedOn w:val="DefaultParagraphFont"/>
    <w:rsid w:val="00E93C8B"/>
  </w:style>
  <w:style w:type="paragraph" w:customStyle="1" w:styleId="paragraph">
    <w:name w:val="paragraph"/>
    <w:basedOn w:val="Normal"/>
    <w:rsid w:val="00DD12B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DD12B0"/>
  </w:style>
  <w:style w:type="character" w:customStyle="1" w:styleId="eop">
    <w:name w:val="eop"/>
    <w:basedOn w:val="DefaultParagraphFont"/>
    <w:rsid w:val="00DD12B0"/>
  </w:style>
  <w:style w:type="character" w:styleId="Strong">
    <w:name w:val="Strong"/>
    <w:basedOn w:val="DefaultParagraphFont"/>
    <w:uiPriority w:val="22"/>
    <w:qFormat/>
    <w:rsid w:val="00DD12B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2574954">
      <w:bodyDiv w:val="1"/>
      <w:marLeft w:val="0"/>
      <w:marRight w:val="0"/>
      <w:marTop w:val="0"/>
      <w:marBottom w:val="0"/>
      <w:divBdr>
        <w:top w:val="none" w:sz="0" w:space="0" w:color="auto"/>
        <w:left w:val="none" w:sz="0" w:space="0" w:color="auto"/>
        <w:bottom w:val="none" w:sz="0" w:space="0" w:color="auto"/>
        <w:right w:val="none" w:sz="0" w:space="0" w:color="auto"/>
      </w:divBdr>
    </w:div>
    <w:div w:id="1121680745">
      <w:bodyDiv w:val="1"/>
      <w:marLeft w:val="0"/>
      <w:marRight w:val="0"/>
      <w:marTop w:val="0"/>
      <w:marBottom w:val="0"/>
      <w:divBdr>
        <w:top w:val="none" w:sz="0" w:space="0" w:color="auto"/>
        <w:left w:val="none" w:sz="0" w:space="0" w:color="auto"/>
        <w:bottom w:val="none" w:sz="0" w:space="0" w:color="auto"/>
        <w:right w:val="none" w:sz="0" w:space="0" w:color="auto"/>
      </w:divBdr>
    </w:div>
    <w:div w:id="1226381444">
      <w:bodyDiv w:val="1"/>
      <w:marLeft w:val="0"/>
      <w:marRight w:val="0"/>
      <w:marTop w:val="0"/>
      <w:marBottom w:val="0"/>
      <w:divBdr>
        <w:top w:val="none" w:sz="0" w:space="0" w:color="auto"/>
        <w:left w:val="none" w:sz="0" w:space="0" w:color="auto"/>
        <w:bottom w:val="none" w:sz="0" w:space="0" w:color="auto"/>
        <w:right w:val="none" w:sz="0" w:space="0" w:color="auto"/>
      </w:divBdr>
    </w:div>
    <w:div w:id="1338776529">
      <w:bodyDiv w:val="1"/>
      <w:marLeft w:val="0"/>
      <w:marRight w:val="0"/>
      <w:marTop w:val="0"/>
      <w:marBottom w:val="0"/>
      <w:divBdr>
        <w:top w:val="none" w:sz="0" w:space="0" w:color="auto"/>
        <w:left w:val="none" w:sz="0" w:space="0" w:color="auto"/>
        <w:bottom w:val="none" w:sz="0" w:space="0" w:color="auto"/>
        <w:right w:val="none" w:sz="0" w:space="0" w:color="auto"/>
      </w:divBdr>
    </w:div>
    <w:div w:id="1526870119">
      <w:bodyDiv w:val="1"/>
      <w:marLeft w:val="0"/>
      <w:marRight w:val="0"/>
      <w:marTop w:val="0"/>
      <w:marBottom w:val="0"/>
      <w:divBdr>
        <w:top w:val="none" w:sz="0" w:space="0" w:color="auto"/>
        <w:left w:val="none" w:sz="0" w:space="0" w:color="auto"/>
        <w:bottom w:val="none" w:sz="0" w:space="0" w:color="auto"/>
        <w:right w:val="none" w:sz="0" w:space="0" w:color="auto"/>
      </w:divBdr>
      <w:divsChild>
        <w:div w:id="1062371036">
          <w:marLeft w:val="0"/>
          <w:marRight w:val="0"/>
          <w:marTop w:val="0"/>
          <w:marBottom w:val="0"/>
          <w:divBdr>
            <w:top w:val="none" w:sz="0" w:space="0" w:color="auto"/>
            <w:left w:val="none" w:sz="0" w:space="0" w:color="auto"/>
            <w:bottom w:val="none" w:sz="0" w:space="0" w:color="auto"/>
            <w:right w:val="none" w:sz="0" w:space="0" w:color="auto"/>
          </w:divBdr>
          <w:divsChild>
            <w:div w:id="98612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23318">
      <w:bodyDiv w:val="1"/>
      <w:marLeft w:val="0"/>
      <w:marRight w:val="0"/>
      <w:marTop w:val="0"/>
      <w:marBottom w:val="0"/>
      <w:divBdr>
        <w:top w:val="none" w:sz="0" w:space="0" w:color="auto"/>
        <w:left w:val="none" w:sz="0" w:space="0" w:color="auto"/>
        <w:bottom w:val="none" w:sz="0" w:space="0" w:color="auto"/>
        <w:right w:val="none" w:sz="0" w:space="0" w:color="auto"/>
      </w:divBdr>
    </w:div>
    <w:div w:id="1898128268">
      <w:bodyDiv w:val="1"/>
      <w:marLeft w:val="0"/>
      <w:marRight w:val="0"/>
      <w:marTop w:val="0"/>
      <w:marBottom w:val="0"/>
      <w:divBdr>
        <w:top w:val="none" w:sz="0" w:space="0" w:color="auto"/>
        <w:left w:val="none" w:sz="0" w:space="0" w:color="auto"/>
        <w:bottom w:val="none" w:sz="0" w:space="0" w:color="auto"/>
        <w:right w:val="none" w:sz="0" w:space="0" w:color="auto"/>
      </w:divBdr>
    </w:div>
    <w:div w:id="1936473808">
      <w:bodyDiv w:val="1"/>
      <w:marLeft w:val="0"/>
      <w:marRight w:val="0"/>
      <w:marTop w:val="0"/>
      <w:marBottom w:val="0"/>
      <w:divBdr>
        <w:top w:val="none" w:sz="0" w:space="0" w:color="auto"/>
        <w:left w:val="none" w:sz="0" w:space="0" w:color="auto"/>
        <w:bottom w:val="none" w:sz="0" w:space="0" w:color="auto"/>
        <w:right w:val="none" w:sz="0" w:space="0" w:color="auto"/>
      </w:divBdr>
    </w:div>
    <w:div w:id="2000037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qub.ac.uk/schools/SchoolofPharmacy/Research/PostgraduatePositions/" TargetMode="External"/><Relationship Id="rId3" Type="http://schemas.openxmlformats.org/officeDocument/2006/relationships/styles" Target="styles.xml"/><Relationship Id="rId7" Type="http://schemas.openxmlformats.org/officeDocument/2006/relationships/hyperlink" Target="https://dap.qub.ac.uk/portal/user/u_login.ph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qub.ac.uk/schools/SchoolofPharmacy/Resear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E34B44-D4BC-443F-A046-D36CE62AE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649</Words>
  <Characters>9400</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Queens University Belfast</Company>
  <LinksUpToDate>false</LinksUpToDate>
  <CharactersWithSpaces>11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Jess</dc:creator>
  <cp:lastModifiedBy>Ross Archibald</cp:lastModifiedBy>
  <cp:revision>10</cp:revision>
  <cp:lastPrinted>2018-11-27T21:36:00Z</cp:lastPrinted>
  <dcterms:created xsi:type="dcterms:W3CDTF">2020-01-02T11:32:00Z</dcterms:created>
  <dcterms:modified xsi:type="dcterms:W3CDTF">2021-11-19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uropean-journal-of-pharmaceutical-sciences</vt:lpwstr>
  </property>
  <property fmtid="{D5CDD505-2E9C-101B-9397-08002B2CF9AE}" pid="7" name="Mendeley Recent Style Name 2_1">
    <vt:lpwstr>European Journal of Pharmaceutical Sciences</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pharmaceutics</vt:lpwstr>
  </property>
  <property fmtid="{D5CDD505-2E9C-101B-9397-08002B2CF9AE}" pid="13" name="Mendeley Recent Style Name 5_1">
    <vt:lpwstr>International Journal of Pharmaceutics</vt:lpwstr>
  </property>
  <property fmtid="{D5CDD505-2E9C-101B-9397-08002B2CF9AE}" pid="14" name="Mendeley Recent Style Id 6_1">
    <vt:lpwstr>http://www.zotero.org/styles/journal-of-colloid-and-interface-science</vt:lpwstr>
  </property>
  <property fmtid="{D5CDD505-2E9C-101B-9397-08002B2CF9AE}" pid="15" name="Mendeley Recent Style Name 6_1">
    <vt:lpwstr>Journal of Colloid And Interface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harmaceutics</vt:lpwstr>
  </property>
  <property fmtid="{D5CDD505-2E9C-101B-9397-08002B2CF9AE}" pid="21" name="Mendeley Recent Style Name 9_1">
    <vt:lpwstr>Pharmaceutics</vt:lpwstr>
  </property>
  <property fmtid="{D5CDD505-2E9C-101B-9397-08002B2CF9AE}" pid="22" name="Mendeley Document_1">
    <vt:lpwstr>True</vt:lpwstr>
  </property>
  <property fmtid="{D5CDD505-2E9C-101B-9397-08002B2CF9AE}" pid="23" name="Mendeley Unique User Id_1">
    <vt:lpwstr>d7963d13-fac6-3fa3-a8d4-a9fcfbff63f6</vt:lpwstr>
  </property>
  <property fmtid="{D5CDD505-2E9C-101B-9397-08002B2CF9AE}" pid="24" name="Mendeley Citation Style_1">
    <vt:lpwstr>http://www.zotero.org/styles/acs-applied-materials-and-interfaces</vt:lpwstr>
  </property>
</Properties>
</file>